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10E23" w14:textId="77777777" w:rsidR="000109F1" w:rsidRPr="00786EBD" w:rsidRDefault="000109F1" w:rsidP="00DD095B">
      <w:pPr>
        <w:spacing w:line="480" w:lineRule="auto"/>
        <w:rPr>
          <w:rFonts w:cstheme="minorHAnsi"/>
        </w:rPr>
      </w:pPr>
      <w:bookmarkStart w:id="0" w:name="_Hlk169801111"/>
    </w:p>
    <w:p w14:paraId="6955AD1D" w14:textId="77777777" w:rsidR="000109F1" w:rsidRPr="00786EBD" w:rsidRDefault="000109F1" w:rsidP="00DD095B">
      <w:pPr>
        <w:spacing w:line="480" w:lineRule="auto"/>
        <w:rPr>
          <w:rFonts w:cstheme="minorHAnsi"/>
        </w:rPr>
      </w:pPr>
    </w:p>
    <w:p w14:paraId="0961C9E8" w14:textId="571D7C3E" w:rsidR="000109F1" w:rsidRPr="00786EBD" w:rsidRDefault="000109F1" w:rsidP="00DD095B">
      <w:pPr>
        <w:spacing w:line="480" w:lineRule="auto"/>
        <w:rPr>
          <w:rFonts w:cstheme="minorHAnsi"/>
        </w:rPr>
      </w:pPr>
    </w:p>
    <w:p w14:paraId="21342B7F" w14:textId="7F1F6800" w:rsidR="000109F1" w:rsidRDefault="000109F1" w:rsidP="00DD095B">
      <w:pPr>
        <w:spacing w:line="480" w:lineRule="auto"/>
        <w:rPr>
          <w:rFonts w:cstheme="minorHAnsi"/>
        </w:rPr>
      </w:pPr>
    </w:p>
    <w:p w14:paraId="72E5D337" w14:textId="75E4D1B3" w:rsidR="008F361F" w:rsidRDefault="008F361F" w:rsidP="00DD095B">
      <w:pPr>
        <w:spacing w:line="480" w:lineRule="auto"/>
        <w:rPr>
          <w:rFonts w:cstheme="minorHAnsi"/>
        </w:rPr>
      </w:pPr>
    </w:p>
    <w:p w14:paraId="25374290" w14:textId="77777777" w:rsidR="008F361F" w:rsidRPr="00786EBD" w:rsidRDefault="008F361F" w:rsidP="00DD095B">
      <w:pPr>
        <w:spacing w:line="480" w:lineRule="auto"/>
        <w:rPr>
          <w:rFonts w:cstheme="minorHAnsi"/>
        </w:rPr>
      </w:pPr>
    </w:p>
    <w:p w14:paraId="0F8855C5" w14:textId="20467272" w:rsidR="000109F1" w:rsidRPr="00786EBD" w:rsidRDefault="000109F1" w:rsidP="00DD095B">
      <w:pPr>
        <w:spacing w:line="480" w:lineRule="auto"/>
        <w:jc w:val="center"/>
        <w:rPr>
          <w:rFonts w:cstheme="minorHAnsi"/>
          <w:b/>
          <w:bCs/>
        </w:rPr>
      </w:pPr>
      <w:r w:rsidRPr="00786EBD">
        <w:rPr>
          <w:rFonts w:cstheme="minorHAnsi"/>
          <w:b/>
          <w:bCs/>
        </w:rPr>
        <w:t>Comparing Association between Psychopathology-Related Outcomes and Stress-Sensitivity and Psychiatric Polygenic Risk Scores in the Adolescent Brain Cognitive Development (ABCD) Study</w:t>
      </w:r>
    </w:p>
    <w:p w14:paraId="021424C2" w14:textId="77777777" w:rsidR="000109F1" w:rsidRPr="00786EBD" w:rsidRDefault="000109F1" w:rsidP="00DD095B">
      <w:pPr>
        <w:spacing w:line="480" w:lineRule="auto"/>
        <w:rPr>
          <w:rFonts w:cstheme="minorHAnsi"/>
        </w:rPr>
      </w:pPr>
    </w:p>
    <w:p w14:paraId="08763D87" w14:textId="06BCE052" w:rsidR="000109F1" w:rsidRPr="00786EBD" w:rsidRDefault="000109F1" w:rsidP="00DD095B">
      <w:pPr>
        <w:spacing w:line="480" w:lineRule="auto"/>
        <w:jc w:val="center"/>
        <w:rPr>
          <w:rFonts w:cstheme="minorHAnsi"/>
        </w:rPr>
      </w:pPr>
      <w:r w:rsidRPr="00786EBD">
        <w:rPr>
          <w:rFonts w:cstheme="minorHAnsi"/>
        </w:rPr>
        <w:t>Kate Scheuer and Jennifer Forsyth</w:t>
      </w:r>
    </w:p>
    <w:p w14:paraId="16F660B7" w14:textId="15A30FCB" w:rsidR="000109F1" w:rsidRPr="00786EBD" w:rsidRDefault="000109F1" w:rsidP="00DD095B">
      <w:pPr>
        <w:spacing w:line="480" w:lineRule="auto"/>
        <w:jc w:val="center"/>
        <w:rPr>
          <w:rFonts w:cstheme="minorHAnsi"/>
        </w:rPr>
      </w:pPr>
      <w:r w:rsidRPr="00786EBD">
        <w:rPr>
          <w:rFonts w:cstheme="minorHAnsi"/>
        </w:rPr>
        <w:t>Department of Psychology, University of Washington</w:t>
      </w:r>
    </w:p>
    <w:p w14:paraId="4AD18BEE" w14:textId="77777777" w:rsidR="000109F1" w:rsidRPr="00786EBD" w:rsidRDefault="000109F1" w:rsidP="00DD095B">
      <w:pPr>
        <w:spacing w:line="480" w:lineRule="auto"/>
        <w:rPr>
          <w:rFonts w:cstheme="minorHAnsi"/>
        </w:rPr>
      </w:pPr>
    </w:p>
    <w:p w14:paraId="56CE8EA2" w14:textId="77777777" w:rsidR="000109F1" w:rsidRPr="00786EBD" w:rsidRDefault="000109F1" w:rsidP="00DD095B">
      <w:pPr>
        <w:spacing w:line="480" w:lineRule="auto"/>
        <w:rPr>
          <w:rFonts w:cstheme="minorHAnsi"/>
        </w:rPr>
      </w:pPr>
    </w:p>
    <w:p w14:paraId="17302A65" w14:textId="45AE3881" w:rsidR="000109F1" w:rsidRPr="00786EBD" w:rsidRDefault="000109F1" w:rsidP="00DD095B">
      <w:pPr>
        <w:spacing w:line="480" w:lineRule="auto"/>
        <w:rPr>
          <w:rFonts w:cstheme="minorHAnsi"/>
        </w:rPr>
      </w:pPr>
    </w:p>
    <w:p w14:paraId="47BA82BB" w14:textId="59361FEA" w:rsidR="00BE606A" w:rsidRPr="00786EBD" w:rsidRDefault="00BE606A" w:rsidP="00DD095B">
      <w:pPr>
        <w:spacing w:line="480" w:lineRule="auto"/>
        <w:rPr>
          <w:rFonts w:cstheme="minorHAnsi"/>
        </w:rPr>
      </w:pPr>
    </w:p>
    <w:p w14:paraId="0C734800" w14:textId="3D9DE25F" w:rsidR="00BE606A" w:rsidRPr="00786EBD" w:rsidRDefault="00BE606A" w:rsidP="00DD095B">
      <w:pPr>
        <w:spacing w:line="480" w:lineRule="auto"/>
        <w:rPr>
          <w:rFonts w:cstheme="minorHAnsi"/>
        </w:rPr>
      </w:pPr>
    </w:p>
    <w:p w14:paraId="6D021D17" w14:textId="77777777" w:rsidR="00BE606A" w:rsidRPr="00786EBD" w:rsidRDefault="00BE606A" w:rsidP="00DD095B">
      <w:pPr>
        <w:spacing w:line="480" w:lineRule="auto"/>
        <w:rPr>
          <w:rFonts w:cstheme="minorHAnsi"/>
        </w:rPr>
      </w:pPr>
    </w:p>
    <w:p w14:paraId="2E8DA964" w14:textId="77777777" w:rsidR="000109F1" w:rsidRPr="00786EBD" w:rsidRDefault="000109F1" w:rsidP="00DD095B">
      <w:pPr>
        <w:spacing w:line="480" w:lineRule="auto"/>
        <w:rPr>
          <w:rFonts w:cstheme="minorHAnsi"/>
        </w:rPr>
      </w:pPr>
    </w:p>
    <w:p w14:paraId="1F9FEEBD" w14:textId="77777777" w:rsidR="00BE606A" w:rsidRPr="00786EBD" w:rsidRDefault="00BE606A" w:rsidP="00DD095B">
      <w:pPr>
        <w:spacing w:line="480" w:lineRule="auto"/>
        <w:rPr>
          <w:rFonts w:cstheme="minorHAnsi"/>
        </w:rPr>
      </w:pPr>
    </w:p>
    <w:p w14:paraId="1D54FE50" w14:textId="3666B5D2" w:rsidR="007C4893" w:rsidRPr="008F3E8F" w:rsidRDefault="00BE606A" w:rsidP="00DD095B">
      <w:pPr>
        <w:spacing w:line="480" w:lineRule="auto"/>
        <w:jc w:val="center"/>
        <w:rPr>
          <w:rFonts w:cstheme="minorHAnsi"/>
          <w:b/>
          <w:bCs/>
        </w:rPr>
      </w:pPr>
      <w:r w:rsidRPr="00786EBD">
        <w:rPr>
          <w:rFonts w:cstheme="minorHAnsi"/>
          <w:b/>
          <w:bCs/>
        </w:rPr>
        <w:lastRenderedPageBreak/>
        <w:t>Comparing Association between Psychopathology-Related Outcomes and Stress-Sensitivity and Psychiatric Polygenic Risk Scores in the Adolescent Brain Cognitive Development (ABCD) Study</w:t>
      </w:r>
      <w:r w:rsidR="007C4893">
        <w:rPr>
          <w:rFonts w:cstheme="minorHAnsi"/>
        </w:rPr>
        <w:tab/>
      </w:r>
    </w:p>
    <w:p w14:paraId="65EFAF4D" w14:textId="0C945B2A" w:rsidR="00C659EA" w:rsidRPr="008F3E8F" w:rsidRDefault="00F542C5" w:rsidP="00DD095B">
      <w:pPr>
        <w:spacing w:after="0" w:line="480" w:lineRule="auto"/>
        <w:ind w:firstLine="360"/>
      </w:pPr>
      <w:r w:rsidRPr="008F3E8F">
        <w:t xml:space="preserve">Transient changes in cortisol levels following an acute stressor can be adaptive. </w:t>
      </w:r>
      <w:r w:rsidR="008F3E8F" w:rsidRPr="008F3E8F">
        <w:t>Typically, a stressful event activates the hypothalamic-pituitary-adrenal (HPA) axis and causes the h</w:t>
      </w:r>
      <w:r w:rsidR="00FC7106" w:rsidRPr="008F3E8F">
        <w:t xml:space="preserve">ypothalamus </w:t>
      </w:r>
      <w:r w:rsidR="008F3E8F" w:rsidRPr="008F3E8F">
        <w:t xml:space="preserve">to </w:t>
      </w:r>
      <w:r w:rsidR="00FC7106" w:rsidRPr="008F3E8F">
        <w:t>release corticotropin-releasing hormone</w:t>
      </w:r>
      <w:r w:rsidR="008F3E8F" w:rsidRPr="008F3E8F">
        <w:t xml:space="preserve"> which</w:t>
      </w:r>
      <w:r w:rsidR="00FC7106" w:rsidRPr="008F3E8F">
        <w:t xml:space="preserve"> stimulates release of adrenocorticotropic hormone </w:t>
      </w:r>
      <w:r w:rsidR="008F3E8F" w:rsidRPr="008F3E8F">
        <w:t>and the subsequent</w:t>
      </w:r>
      <w:r w:rsidR="00FC7106" w:rsidRPr="008F3E8F">
        <w:t xml:space="preserve"> stimulates release of </w:t>
      </w:r>
      <w:r w:rsidR="008F3E8F" w:rsidRPr="008F3E8F">
        <w:t xml:space="preserve">the </w:t>
      </w:r>
      <w:r w:rsidR="00FC7106" w:rsidRPr="008F3E8F">
        <w:t xml:space="preserve">cortisol from adrenal cortex </w:t>
      </w:r>
      <w:r w:rsidR="00FC7106" w:rsidRPr="008F3E8F">
        <w:fldChar w:fldCharType="begin"/>
      </w:r>
      <w:r w:rsidR="008F3E8F" w:rsidRPr="008F3E8F">
        <w:instrText xml:space="preserve"> ADDIN ZOTERO_ITEM CSL_CITATION {"citationID":"Eug3tMVA","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FC7106" w:rsidRPr="008F3E8F">
        <w:fldChar w:fldCharType="separate"/>
      </w:r>
      <w:r w:rsidR="00FC7106" w:rsidRPr="008F3E8F">
        <w:rPr>
          <w:rFonts w:ascii="Calibri" w:hAnsi="Calibri" w:cs="Calibri"/>
        </w:rPr>
        <w:t>(Palamarchuk et al., 2023)</w:t>
      </w:r>
      <w:r w:rsidR="00FC7106" w:rsidRPr="008F3E8F">
        <w:fldChar w:fldCharType="end"/>
      </w:r>
      <w:r w:rsidR="008F3E8F" w:rsidRPr="008F3E8F">
        <w:t xml:space="preserve">. Cortisol binds to glucocorticoid receptors (GRs), creating negative feedback and decreasing HPA axis activity to return to homeostasis </w:t>
      </w:r>
      <w:r w:rsidR="008F3E8F" w:rsidRPr="008F3E8F">
        <w:fldChar w:fldCharType="begin"/>
      </w:r>
      <w:r w:rsidR="008F3E8F" w:rsidRPr="008F3E8F">
        <w:instrText xml:space="preserve"> ADDIN ZOTERO_ITEM CSL_CITATION {"citationID":"B1LhdgPH","properties":{"formattedCitation":"(Jimeno &amp; Rubalcaba, n.d.)","plainCitation":"(Jimeno &amp; Rubalcaba, n.d.)","noteIndex":0},"citationItems":[{"id":5125,"uris":["http://zotero.org/users/local/dCnfRmag/items/8KMV5KAH"],"itemData":{"id":5125,"type":"article-journal","language":"en","source":"Zotero","title":"Modelling the role of glucocorticoid receptor as mediator of endocrine responses to environmental challenge","author":[{"family":"Jimeno","given":"Blanca"},{"family":"Rubalcaba","given":"Juan G"}]}}],"schema":"https://github.com/citation-style-language/schema/raw/master/csl-citation.json"} </w:instrText>
      </w:r>
      <w:r w:rsidR="008F3E8F" w:rsidRPr="008F3E8F">
        <w:fldChar w:fldCharType="separate"/>
      </w:r>
      <w:r w:rsidR="008F3E8F" w:rsidRPr="008F3E8F">
        <w:rPr>
          <w:rFonts w:ascii="Calibri" w:hAnsi="Calibri" w:cs="Calibri"/>
        </w:rPr>
        <w:t>(Jimeno &amp; Rubalcaba, n.d.)</w:t>
      </w:r>
      <w:r w:rsidR="008F3E8F" w:rsidRPr="008F3E8F">
        <w:fldChar w:fldCharType="end"/>
      </w:r>
      <w:r w:rsidR="008F3E8F" w:rsidRPr="008F3E8F">
        <w:t xml:space="preserve">. </w:t>
      </w:r>
      <w:r w:rsidRPr="008F3E8F">
        <w:t>However, chronic or sustained stress can provoke longer-term, maladaptive changes in cortisol responses</w:t>
      </w:r>
      <w:r w:rsidR="00070E25" w:rsidRPr="008F3E8F">
        <w:t xml:space="preserve"> with negative physical and psychological consequences </w:t>
      </w:r>
      <w:r w:rsidR="00070E25" w:rsidRPr="008F3E8F">
        <w:fldChar w:fldCharType="begin"/>
      </w:r>
      <w:r w:rsidR="00070E25" w:rsidRPr="008F3E8F">
        <w:instrText xml:space="preserve"> ADDIN ZOTERO_ITEM CSL_CITATION {"citationID":"bmr9r12A","properties":{"formattedCitation":"(Hoffman et al., 2024; Palamarchuk et al., 2023; Zorn et al., 2017)","plainCitation":"(Hoffman et al., 2024; Palamarchuk et al., 2023; Zorn et al., 2017)","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070E25" w:rsidRPr="008F3E8F">
        <w:fldChar w:fldCharType="separate"/>
      </w:r>
      <w:r w:rsidR="00070E25" w:rsidRPr="008F3E8F">
        <w:rPr>
          <w:rFonts w:ascii="Calibri" w:hAnsi="Calibri" w:cs="Calibri"/>
        </w:rPr>
        <w:t>(Hoffman et al., 2024; Palamarchuk et al., 2023; Zorn et al., 2017)</w:t>
      </w:r>
      <w:r w:rsidR="00070E25" w:rsidRPr="008F3E8F">
        <w:fldChar w:fldCharType="end"/>
      </w:r>
      <w:r w:rsidR="00070E25" w:rsidRPr="008F3E8F">
        <w:t xml:space="preserve">. </w:t>
      </w:r>
      <w:r w:rsidR="0002352C" w:rsidRPr="008F3E8F">
        <w:t>R</w:t>
      </w:r>
      <w:r w:rsidR="00070E25" w:rsidRPr="008F3E8F">
        <w:t xml:space="preserve">epetitive stress exposure is a risk factor for psychological disorders such as anxiety, </w:t>
      </w:r>
      <w:r w:rsidR="008F3E8F" w:rsidRPr="008F3E8F">
        <w:t>major depressive disorder (</w:t>
      </w:r>
      <w:r w:rsidR="00070E25" w:rsidRPr="008F3E8F">
        <w:t>MDD</w:t>
      </w:r>
      <w:r w:rsidR="008F3E8F" w:rsidRPr="008F3E8F">
        <w:t>)</w:t>
      </w:r>
      <w:r w:rsidR="00070E25" w:rsidRPr="008F3E8F">
        <w:t xml:space="preserve">, and schizophrenia </w:t>
      </w:r>
      <w:r w:rsidR="00070E25" w:rsidRPr="008F3E8F">
        <w:fldChar w:fldCharType="begin"/>
      </w:r>
      <w:r w:rsidR="00070E25" w:rsidRPr="008F3E8F">
        <w:instrText xml:space="preserve"> ADDIN ZOTERO_ITEM CSL_CITATION {"citationID":"IiPTcNsB","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070E25" w:rsidRPr="008F3E8F">
        <w:fldChar w:fldCharType="separate"/>
      </w:r>
      <w:r w:rsidR="00070E25" w:rsidRPr="008F3E8F">
        <w:rPr>
          <w:rFonts w:ascii="Calibri" w:hAnsi="Calibri" w:cs="Calibri"/>
        </w:rPr>
        <w:t>(Zorn et al., 2017)</w:t>
      </w:r>
      <w:r w:rsidR="00070E25" w:rsidRPr="008F3E8F">
        <w:fldChar w:fldCharType="end"/>
      </w:r>
      <w:r w:rsidR="00070E25" w:rsidRPr="008F3E8F">
        <w:t xml:space="preserve">, and maladaptive hyperactivity of the HPA axis has been linked to anxiety and depression </w:t>
      </w:r>
      <w:r w:rsidR="00070E25" w:rsidRPr="008F3E8F">
        <w:fldChar w:fldCharType="begin"/>
      </w:r>
      <w:r w:rsidR="00070E25" w:rsidRPr="008F3E8F">
        <w:instrText xml:space="preserve"> ADDIN ZOTERO_ITEM CSL_CITATION {"citationID":"C4yMh8QU","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070E25" w:rsidRPr="008F3E8F">
        <w:fldChar w:fldCharType="separate"/>
      </w:r>
      <w:r w:rsidR="00070E25" w:rsidRPr="008F3E8F">
        <w:rPr>
          <w:rFonts w:ascii="Calibri" w:hAnsi="Calibri" w:cs="Calibri"/>
        </w:rPr>
        <w:t>(Palamarchuk et al., 2023)</w:t>
      </w:r>
      <w:r w:rsidR="00070E25" w:rsidRPr="008F3E8F">
        <w:fldChar w:fldCharType="end"/>
      </w:r>
      <w:r w:rsidR="00070E25" w:rsidRPr="008F3E8F">
        <w:t xml:space="preserve">. </w:t>
      </w:r>
      <w:r w:rsidR="00FB3640" w:rsidRPr="008F3E8F">
        <w:t xml:space="preserve">Abnormal HPA axis </w:t>
      </w:r>
      <w:r w:rsidR="007974ED" w:rsidRPr="008F3E8F">
        <w:t>responsiveness</w:t>
      </w:r>
      <w:r w:rsidR="00FB3640" w:rsidRPr="008F3E8F">
        <w:t xml:space="preserve"> is also associated with </w:t>
      </w:r>
      <w:r w:rsidR="008F3E8F" w:rsidRPr="008F3E8F">
        <w:t>post-traumatic stress disorder (PTSD)</w:t>
      </w:r>
      <w:r w:rsidR="007974ED" w:rsidRPr="008F3E8F">
        <w:t xml:space="preserve">-like behavior, including changes in fear extinction and relapse, hippocampal volume, and </w:t>
      </w:r>
      <w:r w:rsidR="008F3E8F" w:rsidRPr="008F3E8F">
        <w:t>rapid eye movement</w:t>
      </w:r>
      <w:r w:rsidR="007974ED" w:rsidRPr="008F3E8F">
        <w:t xml:space="preserve"> sleep, in offspring of rats with unusually exaggerated or blunted responses to cortisol </w:t>
      </w:r>
      <w:r w:rsidR="007974ED" w:rsidRPr="008F3E8F">
        <w:fldChar w:fldCharType="begin"/>
      </w:r>
      <w:r w:rsidR="007974ED" w:rsidRPr="008F3E8F">
        <w:instrText xml:space="preserve"> ADDIN ZOTERO_ITEM CSL_CITATION {"citationID":"a7mj2jbv8c","properties":{"formattedCitation":"(Monari et al., 2024)","plainCitation":"(Monari et al., 2024)","noteIndex":0},"citationItems":[{"id":5100,"uris":["http://zotero.org/users/local/dCnfRmag/items/KGEY4FY8"],"itemData":{"id":5100,"type":"article-journal","abstract":"BACKGROUND: Understanding why only a subset of trauma-exposed individuals develop posttraumatic stress disorder is critical for advancing clinical strategies. A few behavioral (deﬁcits in fear extinction) and biological (blunted glucocorticoid levels, small hippocampal size, and rapid-eye-movement sleep [REMS] disturbances) traits have been identiﬁed as potential vulnerability factors. However, whether and to what extent these traits are interrelated and whether one of them could causally engender the others are not known.\nMETHODS: In a genetically selected rat model of reduced corticosterone responsiveness to stress, we explored posttraumatic stress disorder–related biobehavioral traits using ex vivo magnetic resonance imaging, cued fear conditioning, and polysomnographic recordings combined with in vivo photometric measurements.\nRESULTS: We showed that genetic selection for blunted glucocorticoid responsiveness led to a correlated multitrait response, including impaired fear extinction (observed in males but not in females), small hippocampal volume, and REMS disturbances, supporting their interrelatedness. Fear extinction deﬁcits and concomitant disruptions in REMS could be normalized through postextinction corticosterone administration, causally implicating glucocorticoid deﬁciency in two core posttraumatic stress disorder–related risk factors and manifestations. Furthermore, reduced REMS was accompanied by higher norepinephrine levels in the hippocampal dentate gyrus that were also reversed by postextinction corticosterone treatment.\nCONCLUSIONS: Our results indicate a predominant role for glucocorticoid deﬁciency over the contribution of reduced hippocampal volume in engendering both REMS alterations and associated deﬁcits in fear extinction consolidation, and they causally implicate blunted glucocorticoids in sustaining neurophysiological disturbances that lead to fear extinction deﬁcits.","container-title":"Biological Psychiatry","DOI":"10.1016/j.biopsych.2023.09.015","ISSN":"00063223","issue":"8","journalAbbreviation":"Biological Psychiatry","language":"en","page":"762-773","source":"DOI.org (Crossref)","title":"Blunted Glucocorticoid Responsiveness to Stress Causes Behavioral and Biological Alterations That Lead to Posttraumatic Stress Disorder Vulnerability","volume":"95","author":[{"family":"Monari","given":"Silvia"},{"family":"Guillot De Suduiraut","given":"Isabelle"},{"family":"Grosse","given":"Jocelyn"},{"family":"Zanoletti","given":"Olivia"},{"family":"Walker","given":"Sophie E."},{"family":"Mesquita","given":"Michel"},{"family":"Wood","given":"Tobias C."},{"family":"Cash","given":"Diana"},{"family":"Astori","given":"Simone"},{"family":"Sandi","given":"Carmen"}],"issued":{"date-parts":[["2024",4]]}}}],"schema":"https://github.com/citation-style-language/schema/raw/master/csl-citation.json"} </w:instrText>
      </w:r>
      <w:r w:rsidR="007974ED" w:rsidRPr="008F3E8F">
        <w:fldChar w:fldCharType="separate"/>
      </w:r>
      <w:r w:rsidR="007974ED" w:rsidRPr="008F3E8F">
        <w:rPr>
          <w:rFonts w:ascii="Calibri" w:hAnsi="Calibri" w:cs="Calibri"/>
        </w:rPr>
        <w:t>(Monari et al., 2024)</w:t>
      </w:r>
      <w:r w:rsidR="007974ED" w:rsidRPr="008F3E8F">
        <w:fldChar w:fldCharType="end"/>
      </w:r>
      <w:r w:rsidR="007974ED" w:rsidRPr="008F3E8F">
        <w:t xml:space="preserve">. </w:t>
      </w:r>
      <w:r w:rsidR="0002352C" w:rsidRPr="008F3E8F">
        <w:t>Specific changes in HPA axis activity can differ based on sex, psychiatric disorder, and whether the disorder is active or in remission</w:t>
      </w:r>
      <w:r w:rsidR="00FB3640" w:rsidRPr="008F3E8F">
        <w:t xml:space="preserve"> </w:t>
      </w:r>
      <w:r w:rsidR="00FB3640" w:rsidRPr="008F3E8F">
        <w:fldChar w:fldCharType="begin"/>
      </w:r>
      <w:r w:rsidR="00FB3640" w:rsidRPr="008F3E8F">
        <w:instrText xml:space="preserve"> ADDIN ZOTERO_ITEM CSL_CITATION {"citationID":"apobd1hp52","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FB3640" w:rsidRPr="008F3E8F">
        <w:fldChar w:fldCharType="separate"/>
      </w:r>
      <w:r w:rsidR="00FB3640" w:rsidRPr="008F3E8F">
        <w:rPr>
          <w:rFonts w:ascii="Calibri" w:hAnsi="Calibri" w:cs="Calibri"/>
        </w:rPr>
        <w:t>(Zorn et al., 2017)</w:t>
      </w:r>
      <w:r w:rsidR="00FB3640" w:rsidRPr="008F3E8F">
        <w:fldChar w:fldCharType="end"/>
      </w:r>
      <w:r w:rsidR="0002352C" w:rsidRPr="008F3E8F">
        <w:t>. For example, women with a current MDD diagnosis had lower baseline cortisol and decreased cortisol response to stress compared to controls, while men with a current MDD diagnosis displayed increased baseline cortisol but no difference in cortisol response to stress. Compared to controls, baseline cortisol levels were lower in women, but not men, with MDD in remission, and neither men nor women with MDD in remission had significant alterations in cortisol responses to stres</w:t>
      </w:r>
      <w:r w:rsidR="00FB3640" w:rsidRPr="008F3E8F">
        <w:t>s</w:t>
      </w:r>
      <w:r w:rsidR="0002352C" w:rsidRPr="008F3E8F">
        <w:t xml:space="preserve">. </w:t>
      </w:r>
      <w:r w:rsidR="00FB3640" w:rsidRPr="008F3E8F">
        <w:t>Also, w</w:t>
      </w:r>
      <w:r w:rsidR="0002352C" w:rsidRPr="008F3E8F">
        <w:t xml:space="preserve">omen, but not men, with anxiety have decreased cortisol responses to stress, while men, but not women, with </w:t>
      </w:r>
      <w:r w:rsidR="0002352C" w:rsidRPr="008F3E8F">
        <w:lastRenderedPageBreak/>
        <w:t xml:space="preserve">social anxiety disorder have increased cortisol responses to stress compared to controls. </w:t>
      </w:r>
      <w:r w:rsidR="00FB3640" w:rsidRPr="008F3E8F">
        <w:t xml:space="preserve">Both men and women with schizophrenia have decreased baseline cortisol levels </w:t>
      </w:r>
      <w:r w:rsidR="00FB3640" w:rsidRPr="008F3E8F">
        <w:fldChar w:fldCharType="begin"/>
      </w:r>
      <w:r w:rsidR="00557428" w:rsidRPr="008F3E8F">
        <w:instrText xml:space="preserve"> ADDIN ZOTERO_ITEM CSL_CITATION {"citationID":"E7NLED9r","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FB3640" w:rsidRPr="008F3E8F">
        <w:fldChar w:fldCharType="separate"/>
      </w:r>
      <w:r w:rsidR="00FB3640" w:rsidRPr="008F3E8F">
        <w:rPr>
          <w:rFonts w:ascii="Calibri" w:hAnsi="Calibri" w:cs="Calibri"/>
        </w:rPr>
        <w:t>(Zorn et al., 2017)</w:t>
      </w:r>
      <w:r w:rsidR="00FB3640" w:rsidRPr="008F3E8F">
        <w:fldChar w:fldCharType="end"/>
      </w:r>
      <w:r w:rsidR="00FB3640" w:rsidRPr="008F3E8F">
        <w:t xml:space="preserve">. </w:t>
      </w:r>
    </w:p>
    <w:p w14:paraId="37A44700" w14:textId="53889AAC" w:rsidR="007974ED" w:rsidRPr="008F3E8F" w:rsidRDefault="007974ED" w:rsidP="00DD095B">
      <w:pPr>
        <w:spacing w:after="0" w:line="480" w:lineRule="auto"/>
      </w:pPr>
      <w:r w:rsidRPr="008F3E8F">
        <w:tab/>
        <w:t xml:space="preserve">Disrupted HPA axis function in individuals with psychiatric disorders has also been linked to changes in gene expression. Although there were no differences in baseline gene expression in human induced pluripotent stem cell-derived glutamatergic neurons from combat veterans with PTSD and without PTSD, exposure to the </w:t>
      </w:r>
      <w:r w:rsidR="008F3E8F" w:rsidRPr="008F3E8F">
        <w:t>GR</w:t>
      </w:r>
      <w:r w:rsidRPr="008F3E8F">
        <w:t xml:space="preserve"> agonist hydrocortisone provoked differential expression in 402 genes between cells derived from patients with and without PTSD, and these genes were enriched in postmortem brain tissue </w:t>
      </w:r>
      <w:r w:rsidRPr="008F3E8F">
        <w:fldChar w:fldCharType="begin"/>
      </w:r>
      <w:r w:rsidRPr="008F3E8F">
        <w:instrText xml:space="preserve"> ADDIN ZOTERO_ITEM CSL_CITATION {"citationID":"a8dntqouh7","properties":{"formattedCitation":"(Seah et al., 2022)","plainCitation":"(Seah et al., 2022)","noteIndex":0},"citationItems":[{"id":5145,"uris":["http://zotero.org/users/local/dCnfRmag/items/I7DI8LEV"],"itemData":{"id":5145,"type":"article-journal","abstract":"Abstract\n            \n              Post-traumatic stress disorder (PTSD) can develop following severe trauma, but the extent to which genetic and environmental risk factors contribute to individual clinical outcomes is unknown. Here, we compared transcriptional responses to hydrocortisone exposure in human induced pluripotent stem cell (hiPSC)-derived glutamatergic neurons and peripheral blood mononuclear cells (PBMCs) from combat veterans with PTSD (\n              n\n               = 19 hiPSC and\n              n\n               = 20 PBMC donors) and controls (\n              n\n               = 20 hiPSC and\n              n\n               = 20 PBMC donors). In neurons only, we observed diagnosis-specific glucocorticoid-induced changes in gene expression corresponding with PTSD-specific transcriptomic patterns found in human postmortem brains. We observed glucocorticoid hypersensitivity in PTSD neurons, and identified genes that contribute to this PTSD-dependent glucocorticoid response. We find evidence of a coregulated network of transcription factors that mediates glucocorticoid hyper-responsivity in PTSD. These findings suggest that induced neurons represent a platform for examining the molecular mechanisms underlying PTSD, identifying biomarkers of stress response, and conducting drug screening to identify new therapeutics.","container-title":"Nature Neuroscience","DOI":"10.1038/s41593-022-01161-y","ISSN":"1097-6256, 1546-1726","issue":"11","journalAbbreviation":"Nat Neurosci","language":"en","page":"1434-1445","source":"DOI.org (Crossref)","title":"Modeling gene × environment interactions in PTSD using human neurons reveals diagnosis-specific glucocorticoid-induced gene expression","volume":"25","author":[{"family":"Seah","given":"Carina"},{"family":"Breen","given":"Michael S."},{"family":"Rusielewicz","given":"Tom"},{"family":"Bader","given":"Heather N."},{"family":"Xu","given":"Changxin"},{"family":"Hunter","given":"Christopher J."},{"family":"McCarthy","given":"Barry"},{"family":"Deans","given":"P. J. Michael"},{"family":"Chattopadhyay","given":"Mitali"},{"family":"Goldberg","given":"Jordan"},{"family":"Desarnaud","given":"Frank"},{"family":"Makotkine","given":"Iouri"},{"family":"Flory","given":"Janine D."},{"family":"Bierer","given":"Linda M."},{"family":"Staniskyte","given":"Migle"},{"literal":"NYSCF Global Stem Cell Array® Team"},{"family":"Bauer","given":"Lauren"},{"family":"Brenner","given":"Katie"},{"family":"Buckley-Herd","given":"Geoff"},{"family":"DesMarteau","given":"Sean"},{"family":"Fenton","given":"Patrick"},{"family":"Ferrarotto","given":"Peter"},{"family":"Hall","given":"Jenna"},{"family":"Jacob","given":"Selwyn"},{"family":"Kroeker","given":"Travis"},{"family":"Lallos","given":"Gregory"},{"family":"Martinez","given":"Hector"},{"family":"McCoy","given":"Paul"},{"family":"Monsma","given":"Frederick J."},{"family":"Moroziewicz","given":"Dorota"},{"family":"Otto","given":"Reid"},{"family":"Reggio","given":"Kathryn"},{"family":"Sun","given":"Bruce"},{"family":"Tibbets","given":"Rebecca"},{"family":"Shin","given":"Dong Woo"},{"family":"Zhou","given":"Hongyan"},{"family":"Zimmer","given":"Matthew"},{"family":"Noggle","given":"Scott A."},{"family":"Huckins","given":"Laura M."},{"family":"Paull","given":"Daniel"},{"family":"Brennand","given":"Kristen J."},{"family":"Yehuda","given":"Rachel"}],"issued":{"date-parts":[["2022",11]]}}}],"schema":"https://github.com/citation-style-language/schema/raw/master/csl-citation.json"} </w:instrText>
      </w:r>
      <w:r w:rsidRPr="008F3E8F">
        <w:fldChar w:fldCharType="separate"/>
      </w:r>
      <w:r w:rsidRPr="008F3E8F">
        <w:rPr>
          <w:rFonts w:ascii="Calibri" w:hAnsi="Calibri" w:cs="Calibri"/>
        </w:rPr>
        <w:t>(Seah et al., 2022)</w:t>
      </w:r>
      <w:r w:rsidRPr="008F3E8F">
        <w:fldChar w:fldCharType="end"/>
      </w:r>
      <w:r w:rsidRPr="008F3E8F">
        <w:t xml:space="preserve">. Additionally, </w:t>
      </w:r>
      <w:r w:rsidR="00A80FE6" w:rsidRPr="008F3E8F">
        <w:t>a p</w:t>
      </w:r>
      <w:r w:rsidRPr="008F3E8F">
        <w:t xml:space="preserve">olygenic </w:t>
      </w:r>
      <w:r w:rsidR="00EB23B3">
        <w:t xml:space="preserve">risk </w:t>
      </w:r>
      <w:r w:rsidRPr="008F3E8F">
        <w:t xml:space="preserve">score </w:t>
      </w:r>
      <w:r w:rsidR="00EB23B3">
        <w:t xml:space="preserve">(PRS) </w:t>
      </w:r>
      <w:r w:rsidRPr="008F3E8F">
        <w:t xml:space="preserve">created based on </w:t>
      </w:r>
      <w:r w:rsidR="00A80FE6" w:rsidRPr="008F3E8F">
        <w:t xml:space="preserve">hippocampal </w:t>
      </w:r>
      <w:r w:rsidRPr="008F3E8F">
        <w:t>gene changes in female mac</w:t>
      </w:r>
      <w:r w:rsidR="00A80FE6" w:rsidRPr="008F3E8F">
        <w:t xml:space="preserve">aques </w:t>
      </w:r>
      <w:r w:rsidRPr="008F3E8F">
        <w:t>following chronic betamethasone administration moderated</w:t>
      </w:r>
      <w:r w:rsidR="00A80FE6" w:rsidRPr="008F3E8F">
        <w:t xml:space="preserve"> the</w:t>
      </w:r>
      <w:r w:rsidRPr="008F3E8F">
        <w:t xml:space="preserve"> relationship between exposure to early life adversity and </w:t>
      </w:r>
      <w:r w:rsidR="00A80FE6" w:rsidRPr="008F3E8F">
        <w:t xml:space="preserve">diagnoses of </w:t>
      </w:r>
      <w:r w:rsidRPr="008F3E8F">
        <w:t>adult psychotic disorder</w:t>
      </w:r>
      <w:r w:rsidR="00A80FE6" w:rsidRPr="008F3E8F">
        <w:t>s</w:t>
      </w:r>
      <w:r w:rsidRPr="008F3E8F">
        <w:t xml:space="preserve"> </w:t>
      </w:r>
      <w:r w:rsidRPr="008F3E8F">
        <w:fldChar w:fldCharType="begin"/>
      </w:r>
      <w:r w:rsidRPr="008F3E8F">
        <w:instrText xml:space="preserve"> ADDIN ZOTERO_ITEM CSL_CITATION {"citationID":"Ebwci1o9","properties":{"formattedCitation":"(Arcego et al., 2024)","plainCitation":"(Arcego et al., 2024)","noteIndex":0},"citationItems":[{"id":4427,"uris":["http://zotero.org/users/local/dCnfRmag/items/KNKXHUDE"],"itemData":{"id":4427,"type":"article-journal","abstract":"BACKGROUND: Early stress increases the risk for psychiatric disorders. Glucocorticoids are stress mediators that regulate transcriptional activity and morphology in the hippocampus, which is implicated in the pathophysiology of multiple psychiatric conditions. We aimed to establish the relevance of hippocampal glucocorticoid-induced transcriptional activity as a mediator of the effects of early life on later psychopathology in humans.\nMETHODS: RNA sequencing was performed with anterior and posterior hippocampal dentate gyrus from adult female macaques (n = 12/group) that were chronically treated with betamethasone (glucocorticoid receptor agonist) or vehicle. Coexpression network analysis identiﬁed a preserved gene network in the posterior hippocampal dentate gyrus that was strongly associated with glucocorticoid exposure. The single nucleotide polymorphisms in the genes in this network were used to create an expression-based polygenic score in humans.\nRESULTS: The expression-based polygenic score signiﬁcantly moderated the association between early adversity and psychotic disorders in adulthood (UK Biobank, women, n = 44,519) and on child peer relations (ALSPAC [Avon Longitudinal Study of Parents and Children], girls, n = 1666 for 9-year-olds and n = 1594 for 11-year-olds), an endophenotype for later psychosis. Analyses revealed that this network was enriched for glucocorticoidinduced epigenetic remodeling in human hippocampal cells. We also found a signiﬁcant association between single nucleotide polymorphisms from the expression-based polygenic score and adult brain gray matter density.\nCONCLUSIONS: We provide an approach for the use of transcriptomic data from animal models together with human data to study the impact of environmental inﬂuences on mental health. The results are consistent with the hypothesis that hippocampal glucocorticoid-related transcriptional activity mediates the effects of early adversity on neural mechanisms implicated in psychiatric disorders.","container-title":"Biological Psychiatry","DOI":"10.1016/j.biopsych.2023.06.028","ISSN":"00063223","issue":"1","journalAbbreviation":"Biological Psychiatry","language":"en","page":"48-61","source":"DOI.org (Crossref)","title":"A Glucocorticoid-Sensitive Hippocampal Gene Network Moderates the Impact of Early-Life Adversity on Mental Health Outcomes","volume":"95","author":[{"family":"Arcego","given":"Danusa Mar"},{"family":"Buschdorf","given":"Jan-Paul"},{"family":"O’Toole","given":"Nicholas"},{"family":"Wang","given":"Zihan"},{"family":"Barth","given":"Barbara"},{"family":"Pokhvisneva","given":"Irina"},{"family":"Rayan","given":"Nirmala Arul"},{"family":"Patel","given":"Sachin"},{"family":"De Mendonça Filho","given":"Euclides José"},{"family":"Lee","given":"Patrick"},{"family":"Tan","given":"Jennifer"},{"family":"Koh","given":"Ming Xuan"},{"family":"Sim","given":"Chu Ming"},{"family":"Parent","given":"Carine"},{"family":"De Lima","given":"Randriely Merscher Sobreira"},{"family":"Clappison","given":"Andrew"},{"family":"O’Donnell","given":"Kieran J."},{"family":"Dalmaz","given":"Carla"},{"family":"Arloth","given":"Janine"},{"family":"Provençal","given":"Nadine"},{"family":"Binder","given":"Elisabeth B."},{"family":"Diorio","given":"Josie"},{"family":"Silveira","given":"Patrícia Pelufo"},{"family":"Meaney","given":"Michael J."}],"issued":{"date-parts":[["2024",1]]}}}],"schema":"https://github.com/citation-style-language/schema/raw/master/csl-citation.json"} </w:instrText>
      </w:r>
      <w:r w:rsidRPr="008F3E8F">
        <w:fldChar w:fldCharType="separate"/>
      </w:r>
      <w:r w:rsidRPr="008F3E8F">
        <w:rPr>
          <w:rFonts w:ascii="Calibri" w:hAnsi="Calibri" w:cs="Calibri"/>
        </w:rPr>
        <w:t>(Arcego et al., 2024)</w:t>
      </w:r>
      <w:r w:rsidRPr="008F3E8F">
        <w:fldChar w:fldCharType="end"/>
      </w:r>
      <w:r w:rsidR="00A80FE6" w:rsidRPr="008F3E8F">
        <w:t>.</w:t>
      </w:r>
    </w:p>
    <w:p w14:paraId="604674F1" w14:textId="62EF6872" w:rsidR="003D12F4" w:rsidRDefault="00557428" w:rsidP="00DD095B">
      <w:pPr>
        <w:spacing w:after="0" w:line="480" w:lineRule="auto"/>
      </w:pPr>
      <w:r w:rsidRPr="008F3E8F">
        <w:tab/>
        <w:t>Penner-</w:t>
      </w:r>
      <w:proofErr w:type="spellStart"/>
      <w:r w:rsidRPr="008F3E8F">
        <w:t>Goeke</w:t>
      </w:r>
      <w:proofErr w:type="spellEnd"/>
      <w:r w:rsidRPr="008F3E8F">
        <w:t xml:space="preserve"> et al. </w:t>
      </w:r>
      <w:r w:rsidRPr="008F3E8F">
        <w:fldChar w:fldCharType="begin"/>
      </w:r>
      <w:r w:rsidRPr="008F3E8F">
        <w:instrText xml:space="preserve"> ADDIN ZOTERO_ITEM CSL_CITATION {"citationID":"vzl11yYx","properties":{"formattedCitation":"(2022)","plainCitation":"(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label":"page","suppress-author":true}],"schema":"https://github.com/citation-style-language/schema/raw/master/csl-citation.json"} </w:instrText>
      </w:r>
      <w:r w:rsidRPr="008F3E8F">
        <w:fldChar w:fldCharType="separate"/>
      </w:r>
      <w:r w:rsidRPr="008F3E8F">
        <w:rPr>
          <w:rFonts w:ascii="Calibri" w:hAnsi="Calibri" w:cs="Calibri"/>
        </w:rPr>
        <w:t>(2022)</w:t>
      </w:r>
      <w:r w:rsidRPr="008F3E8F">
        <w:fldChar w:fldCharType="end"/>
      </w:r>
      <w:r w:rsidRPr="008F3E8F">
        <w:t xml:space="preserve"> leveraged HPA axis responses to create an experimentally-derived stress-sensitivity </w:t>
      </w:r>
      <w:r w:rsidR="00B83C9B" w:rsidRPr="008F3E8F">
        <w:t>genetic score</w:t>
      </w:r>
      <w:r w:rsidRPr="008F3E8F">
        <w:t xml:space="preserve"> associated with physiological stress responses and differentially expressed genes in postmortem brain tissue of individuals with psychiatric disorders. Beginning with a set of </w:t>
      </w:r>
      <w:r w:rsidR="002B5DC5" w:rsidRPr="008F3E8F">
        <w:t xml:space="preserve">3,662 </w:t>
      </w:r>
      <w:r w:rsidRPr="008F3E8F">
        <w:t>SNPs linked to dexamethasone</w:t>
      </w:r>
      <w:r w:rsidR="008F3E8F" w:rsidRPr="008F3E8F">
        <w:t xml:space="preserve"> (a GR agonist)</w:t>
      </w:r>
      <w:r w:rsidRPr="008F3E8F">
        <w:t xml:space="preserve"> responsiveness in a prior genome-wide expression quantitative trait locus analysis</w:t>
      </w:r>
      <w:r w:rsidR="00525C10" w:rsidRPr="008F3E8F">
        <w:t xml:space="preserve"> </w:t>
      </w:r>
      <w:r w:rsidR="00525C10" w:rsidRPr="008F3E8F">
        <w:fldChar w:fldCharType="begin"/>
      </w:r>
      <w:r w:rsidR="00525C10" w:rsidRPr="008F3E8F">
        <w:instrText xml:space="preserve"> ADDIN ZOTERO_ITEM CSL_CITATION {"citationID":"uXbwaFFm","properties":{"formattedCitation":"(Arloth et al., 2015)","plainCitation":"(Arloth et al., 2015)","noteIndex":0},"citationItems":[{"id":4486,"uris":["http://zotero.org/users/local/dCnfRmag/items/2A2NSR6T"],"itemData":{"id":4486,"type":"article-journal","container-title":"Neuron","DOI":"10.1016/j.neuron.2015.05.034","ISSN":"08966273","issue":"5","journalAbbreviation":"Neuron","language":"en","page":"1189-1202","source":"DOI.org (Crossref)","title":"Genetic Differences in the Immediate Transcriptome Response to Stress Predict Risk-Related Brain Function and Psychiatric Disorders","volume":"86","author":[{"family":"Arloth","given":"Janine"},{"family":"Bogdan","given":"Ryan"},{"family":"Weber","given":"Peter"},{"family":"Frishman","given":"Goar"},{"family":"Menke","given":"Andreas"},{"family":"Wagner","given":"Klaus V."},{"family":"Balsevich","given":"Georgia"},{"family":"Schmidt","given":"Mathias V."},{"family":"Karbalai","given":"Nazanin"},{"family":"Czamara","given":"Darina"},{"family":"Altmann","given":"Andre"},{"family":"Trümbach","given":"Dietrich"},{"family":"Wurst","given":"Wolfgang"},{"family":"Mehta","given":"Divya"},{"family":"Uhr","given":"Manfred"},{"family":"Klengel","given":"Torsten"},{"family":"Erhardt","given":"Angelika"},{"family":"Carey","given":"Caitlin E."},{"family":"Conley","given":"Emily Drabant"},{"family":"Ruepp","given":"Andreas"},{"family":"Müller-Myhsok","given":"Bertram"},{"family":"Hariri","given":"Ahmad R."},{"family":"Binder","given":"Elisabeth B."},{"family":"Ripke","given":"Stephan"},{"family":"Wray","given":"Naomi R."},{"family":"Lewis","given":"Cathryn M."},{"family":"Hamilton","given":"Steven P."},{"family":"Weissman","given":"Myrna M."},{"family":"Breen","given":"Gerome"},{"family":"Byrne","given":"Enda M."},{"family":"Blackwood","given":"Douglas H.R."},{"family":"Boomsma","given":"Dorret I."},{"family":"Cichon","given":"Sven"},{"family":"Heath","given":"Andrew C."},{"family":"Holsboer","given":"Florian"},{"family":"Lucae","given":"Susanne"},{"family":"Madden","given":"Pamela A.F."},{"family":"Martin","given":"Nicholas G."},{"family":"McGuffin","given":"Peter"},{"family":"Muglia","given":"Pierandrea"},{"family":"Noethen","given":"Markus M."},{"family":"Penninx","given":"Brenda P."},{"family":"Pergadia","given":"Michele L."},{"family":"Potash","given":"James B."},{"family":"Rietschel","given":"Marcella"},{"family":"Lin","given":"Danyu"},{"family":"Müller-Myhsok","given":"Bertram"},{"family":"Shi","given":"Jianxin"},{"family":"Steinberg","given":"Stacy"},{"family":"Grabe","given":"Hans J."},{"family":"Lichtenstein","given":"Paul"},{"family":"Magnusson","given":"Patrik"},{"family":"Perlis","given":"Roy H."},{"family":"Preisig","given":"Martin"},{"family":"Smoller","given":"Jordan W."},{"family":"Stefansson","given":"Kari"},{"family":"Uher","given":"Rudolf"},{"family":"Kutalik","given":"Zoltan"},{"family":"Tansey","given":"Katherine E."},{"family":"Teumer","given":"Alexander"},{"family":"Viktorin","given":"Alexander"},{"family":"Barnes","given":"Michael R."},{"family":"Bettecken","given":"Thomas"},{"family":"Binder","given":"Elisabeth B."},{"family":"Breuer","given":"René"},{"family":"Castro","given":"Victor M."},{"family":"Churchill","given":"Susanne E."},{"family":"Coryell","given":"William H."},{"family":"Craddock","given":"Nick"},{"family":"Craig","given":"Ian W."},{"family":"Czamara","given":"Darina"},{"family":"De Geus","given":"Eco J."},{"family":"Degenhardt","given":"Franziska"},{"family":"Farmer","given":"Anne E."},{"family":"Fava","given":"Maurizio"},{"family":"Frank","given":"Josef"},{"family":"Gainer","given":"Vivian S."},{"family":"Gallagher","given":"Patience J."},{"family":"Gordon","given":"Scott D."},{"family":"Goryachev","given":"Sergey"},{"family":"Gross","given":"Magdalena"},{"family":"Guipponi","given":"Michel"},{"family":"Henders","given":"Anjali K."},{"family":"Herms","given":"Stefan"},{"family":"Hickie","given":"Ian B."},{"family":"Hoefels","given":"Susanne"},{"family":"Hoogendijk","given":"Witte"},{"family":"Hottenga","given":"Jouke Jan"},{"family":"Iosifescu","given":"Dan V."},{"family":"Ising","given":"Marcus"},{"family":"Jones","given":"Ian"},{"family":"Jones","given":"Lisa"},{"family":"Jung-Ying","given":"Tzeng"},{"family":"Knowles","given":"James A."},{"family":"Kohane","given":"Isaac S."},{"family":"Kohli","given":"Martin A."},{"family":"Korszun","given":"Ania"},{"family":"Landen","given":"Mikael"},{"family":"Lawson","given":"William B."},{"family":"Lewis","given":"Glyn"},{"family":"MacIntyre","given":"Donald"},{"family":"Maier","given":"Wolfgang"},{"family":"Mattheisen","given":"Manuel"},{"family":"McGrath","given":"Patrick J."},{"family":"McIntosh","given":"Andrew"},{"family":"McLean","given":"Alan"},{"family":"Middeldorp","given":"Christel M."},{"family":"Middleton","given":"Lefkos"},{"family":"Montgomery","given":"Grant M."},{"family":"Murphy","given":"Shawn N."},{"family":"Nauck","given":"Matthias"},{"family":"Nolen","given":"Willem A."},{"family":"Nyholt","given":"Dale R."},{"family":"O’Donovan","given":"Michael"},{"family":"Oskarsson","given":"Högni"},{"family":"Pedersen","given":"Nancy"},{"family":"Scheftner","given":"William A."},{"family":"Schulz","given":"Andrea"},{"family":"Schulze","given":"Thomas G."},{"family":"Shyn","given":"Stanley I."},{"family":"Sigurdsson","given":"Engilbert"},{"family":"Slager","given":"Susan L."},{"family":"Smit","given":"Johannes H."},{"family":"Stefansson","given":"Hreinn"},{"family":"Steffens","given":"Michael"},{"family":"Thorgeirsson","given":"Thorgeir"},{"family":"Tozzi","given":"Federica"},{"family":"Treutlein","given":"Jens"},{"family":"Uhr","given":"Manfred"},{"family":"van den Oord","given":"Edwin J.C.G."},{"family":"Van Grootheest","given":"Gerard"},{"family":"Völzke","given":"Henry"},{"family":"Weilburg","given":"Jeffrey B."},{"family":"Willemsen","given":"Gonneke"},{"family":"Zitman","given":"Frans G."},{"family":"Neale","given":"Benjamin"},{"family":"Daly","given":"Mark"},{"family":"Levinson","given":"Douglas F."},{"family":"Sullivan","given":"Patrick F."}],"issued":{"date-parts":[["2015",6]]}}}],"schema":"https://github.com/citation-style-language/schema/raw/master/csl-citation.json"} </w:instrText>
      </w:r>
      <w:r w:rsidR="00525C10" w:rsidRPr="008F3E8F">
        <w:fldChar w:fldCharType="separate"/>
      </w:r>
      <w:r w:rsidR="00525C10" w:rsidRPr="008F3E8F">
        <w:rPr>
          <w:rFonts w:ascii="Calibri" w:hAnsi="Calibri" w:cs="Calibri"/>
        </w:rPr>
        <w:t>(Arloth et al., 2015)</w:t>
      </w:r>
      <w:r w:rsidR="00525C10" w:rsidRPr="008F3E8F">
        <w:fldChar w:fldCharType="end"/>
      </w:r>
      <w:r w:rsidRPr="008F3E8F">
        <w:t xml:space="preserve">, </w:t>
      </w:r>
      <w:r w:rsidR="002B5DC5" w:rsidRPr="008F3E8F">
        <w:t xml:space="preserve">they identified a 547 of these dexamethasone-responsive SNPs which were in regulatory elements (SNP-DREs). Transcripts associated with these SNP-DREs were enriched in postmortem </w:t>
      </w:r>
      <w:r w:rsidR="00B83C9B" w:rsidRPr="008F3E8F">
        <w:t xml:space="preserve">cortical </w:t>
      </w:r>
      <w:r w:rsidR="002B5DC5" w:rsidRPr="008F3E8F">
        <w:t xml:space="preserve">brain tissue </w:t>
      </w:r>
      <w:r w:rsidR="00B83C9B" w:rsidRPr="008F3E8F">
        <w:t xml:space="preserve">from </w:t>
      </w:r>
      <w:r w:rsidR="002B5DC5" w:rsidRPr="008F3E8F">
        <w:t xml:space="preserve">individuals with schizophrenia, autism spectrum disorder, MDD, bipolar disorder, </w:t>
      </w:r>
      <w:r w:rsidR="00B83C9B" w:rsidRPr="008F3E8F">
        <w:t>or</w:t>
      </w:r>
      <w:r w:rsidR="002B5DC5" w:rsidRPr="008F3E8F">
        <w:t xml:space="preserve"> alcohol and substance use disorders. Penner-</w:t>
      </w:r>
      <w:proofErr w:type="spellStart"/>
      <w:r w:rsidR="002B5DC5" w:rsidRPr="008F3E8F">
        <w:t>Goeke</w:t>
      </w:r>
      <w:proofErr w:type="spellEnd"/>
      <w:r w:rsidR="002B5DC5" w:rsidRPr="008F3E8F">
        <w:t xml:space="preserve"> et al. </w:t>
      </w:r>
      <w:r w:rsidR="002B5DC5" w:rsidRPr="008F3E8F">
        <w:fldChar w:fldCharType="begin"/>
      </w:r>
      <w:r w:rsidR="002B5DC5" w:rsidRPr="008F3E8F">
        <w:instrText xml:space="preserve"> ADDIN ZOTERO_ITEM CSL_CITATION {"citationID":"tCEQ9iBA","properties":{"formattedCitation":"(2022)","plainCitation":"(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label":"page","suppress-author":true}],"schema":"https://github.com/citation-style-language/schema/raw/master/csl-citation.json"} </w:instrText>
      </w:r>
      <w:r w:rsidR="002B5DC5" w:rsidRPr="008F3E8F">
        <w:fldChar w:fldCharType="separate"/>
      </w:r>
      <w:r w:rsidR="002B5DC5" w:rsidRPr="008F3E8F">
        <w:rPr>
          <w:rFonts w:ascii="Calibri" w:hAnsi="Calibri" w:cs="Calibri"/>
        </w:rPr>
        <w:t>(2022)</w:t>
      </w:r>
      <w:r w:rsidR="002B5DC5" w:rsidRPr="008F3E8F">
        <w:fldChar w:fldCharType="end"/>
      </w:r>
      <w:r w:rsidR="002B5DC5" w:rsidRPr="008F3E8F">
        <w:t xml:space="preserve"> then used Mendelian randomization based on a meta-GWAS of psychiatric disorders to select 79 of these SNP-DREs causally linked to psychiatric illness and created a </w:t>
      </w:r>
      <w:r w:rsidR="00AC190F" w:rsidRPr="008F3E8F">
        <w:t xml:space="preserve">weighted </w:t>
      </w:r>
      <w:r w:rsidR="002B5DC5" w:rsidRPr="008F3E8F">
        <w:t>functional gene score</w:t>
      </w:r>
      <w:r w:rsidR="00AC190F" w:rsidRPr="008F3E8F">
        <w:t xml:space="preserve"> (FGS)</w:t>
      </w:r>
      <w:r w:rsidR="002B5DC5" w:rsidRPr="008F3E8F">
        <w:t xml:space="preserve"> based on the SNP-DREs.</w:t>
      </w:r>
      <w:r w:rsidR="00BC7627" w:rsidRPr="008F3E8F">
        <w:t xml:space="preserve"> </w:t>
      </w:r>
      <w:r w:rsidR="00AC190F" w:rsidRPr="008F3E8F">
        <w:t xml:space="preserve">Baseline cortisol levels did not differ based on FGS, but subjects with higher FGS had higher cortisol levels 30 minutes after completing a social stress task. Higher FGS scores were also associated with increased eyeblink startle response </w:t>
      </w:r>
      <w:r w:rsidR="00AC190F" w:rsidRPr="008F3E8F">
        <w:lastRenderedPageBreak/>
        <w:t>magnitude and decreased startle habituation</w:t>
      </w:r>
      <w:r w:rsidR="004D2163" w:rsidRPr="008F3E8F">
        <w:t xml:space="preserve"> in a fear conditioning task</w:t>
      </w:r>
      <w:r w:rsidR="00FD3E86">
        <w:t xml:space="preserve">. </w:t>
      </w:r>
      <w:r w:rsidR="003D12F4">
        <w:t xml:space="preserve">SNP-DREs have therefore been linked to </w:t>
      </w:r>
      <w:r w:rsidR="00EB23B3">
        <w:t xml:space="preserve">psychiatric disorders via differential gene expression in postmortem tissue and physiological stress-sensitivity markers. A logic extension of this work is to examine whether PRS derived from the SNP-DREs used to create the FGS can be linked directly to psychiatric diagnoses and psychopathology. </w:t>
      </w:r>
    </w:p>
    <w:p w14:paraId="4B98C3FF" w14:textId="1D01C1A0" w:rsidR="00EB23B3" w:rsidRDefault="00EB23B3" w:rsidP="00DD095B">
      <w:pPr>
        <w:spacing w:after="0" w:line="480" w:lineRule="auto"/>
        <w:rPr>
          <w:rFonts w:cstheme="minorHAnsi"/>
        </w:rPr>
      </w:pPr>
      <w:r>
        <w:rPr>
          <w:i/>
          <w:iCs/>
        </w:rPr>
        <w:t xml:space="preserve">RQ1: </w:t>
      </w:r>
      <w:r w:rsidRPr="00786C79">
        <w:rPr>
          <w:rFonts w:cstheme="minorHAnsi"/>
        </w:rPr>
        <w:t xml:space="preserve"> What relationship, if any, is there between an experimentally-derived stress-sensitivity PRS and </w:t>
      </w:r>
      <w:r>
        <w:rPr>
          <w:rFonts w:cstheme="minorHAnsi"/>
        </w:rPr>
        <w:t>psychiatric diagnoses or symptoms of psychopathology</w:t>
      </w:r>
      <w:r w:rsidRPr="00786C79">
        <w:rPr>
          <w:rFonts w:cstheme="minorHAnsi"/>
        </w:rPr>
        <w:t>?</w:t>
      </w:r>
    </w:p>
    <w:p w14:paraId="7EEA9F0B" w14:textId="0CADC2A2" w:rsidR="00731B80" w:rsidRDefault="00EB23B3" w:rsidP="00DD095B">
      <w:pPr>
        <w:spacing w:after="0" w:line="480" w:lineRule="auto"/>
      </w:pPr>
      <w:r>
        <w:rPr>
          <w:rFonts w:cstheme="minorHAnsi"/>
        </w:rPr>
        <w:tab/>
        <w:t xml:space="preserve">The proposed stress-sensitivity PRS is unique </w:t>
      </w:r>
      <w:r w:rsidR="00472690">
        <w:rPr>
          <w:rFonts w:cstheme="minorHAnsi"/>
        </w:rPr>
        <w:t>in that it is</w:t>
      </w:r>
      <w:r>
        <w:rPr>
          <w:rFonts w:cstheme="minorHAnsi"/>
        </w:rPr>
        <w:t xml:space="preserve"> experimentally derived</w:t>
      </w:r>
      <w:r w:rsidR="00472690">
        <w:rPr>
          <w:rFonts w:cstheme="minorHAnsi"/>
        </w:rPr>
        <w:t>, whereas</w:t>
      </w:r>
      <w:r>
        <w:rPr>
          <w:rFonts w:cstheme="minorHAnsi"/>
        </w:rPr>
        <w:t xml:space="preserve"> PRS are typically created based on summary statistics from large GWAS</w:t>
      </w:r>
      <w:r w:rsidR="00472690">
        <w:rPr>
          <w:rFonts w:cstheme="minorHAnsi"/>
        </w:rPr>
        <w:t>. This approach is well-established, and prior work has identified significant relationships between psychop</w:t>
      </w:r>
      <w:r w:rsidR="00472690" w:rsidRPr="00472690">
        <w:rPr>
          <w:rFonts w:cstheme="minorHAnsi"/>
        </w:rPr>
        <w:t>athology and PRS for a wide variety of disorders including panic disorder, schizophrenia, MDD, ADHD, and externalizing disorders</w:t>
      </w:r>
      <w:r w:rsidR="00731B80" w:rsidRPr="00472690">
        <w:t xml:space="preserve"> </w:t>
      </w:r>
      <w:r w:rsidR="00731B80" w:rsidRPr="00472690">
        <w:fldChar w:fldCharType="begin"/>
      </w:r>
      <w:r w:rsidR="00472690" w:rsidRPr="00472690">
        <w:instrText xml:space="preserve"> ADDIN ZOTERO_ITEM CSL_CITATION {"citationID":"AntUlbvD","properties":{"formattedCitation":"(Lahey et al., 2024; Qiu &amp; Liu, 2023; Teeuw et al., 2023; Wainberg et al., 2022)","plainCitation":"(Lahey et al., 2024; Qiu &amp; Liu, 2023; Teeuw et al., 2023; Wainberg et al., 2022)","noteIndex":0},"citationItems":[{"id":4544,"uris":["http://zotero.org/users/local/dCnfRmag/items/CQ2Q29DM"],"itemData":{"id":4544,"type":"article-journal","abstract":"Background\n              We used a polygenic score for externalizing behavior (extPGS) and structural MRI to examine potential pathways from genetic liability to conduct problems via the brain across the adolescent transition.\n            \n            \n              Methods\n              \n                Three annual assessments of child conduct problems, attention‐deficit/hyperactivity problems, and internalizing problems were conducted across across 9–13 years of age among 4,475 children of European ancestry in the Adolescent Brain Cognitive Development\n                SM\n                Study (ABCD Study®).\n              \n            \n            \n              Results\n              \n                The extPGS predicted conduct problems in each wave (\n                R\n                2\n                 = 2.0%–2.9%). Bifactor models revealed that the extPRS predicted variance specific to conduct problems (\n                R\n                2\n                 = 1.7%–2.1%), but also variance that conduct problems shared with other measured problems (\n                R\n                2\n                 = .8%–1.4%). Longitudinally, extPGS predicted levels of specific conduct problems (\n                R\n                2\n                 = 2.0%), but not their slope of change across age. The extPGS was associated with total gray matter volume (TGMV;\n                R\n                2\n                 = .4%) and lower TGMV predicted both specific conduct problems (\n                R\n                2\n                 = 1.7%–2.1%) and the variance common to all problems in each wave (\n                R\n                2\n                 = 1.6%–3.1%). A modest proportion of the polygenic liability specific to conduct problems in each wave was statistically mediated by TGMV.\n              \n            \n            \n              Conclusions\n              Across the adolescent transition, the extPGS predicted both variance specific to conduct problems and variance shared by all measured problems. The extPGS also was associated with TGMV, which robustly predicted conduct problems. Statistical mediation analyses suggested the hypothesis that polygenic variation influences individual differences in brain development that are related to the likelihood of conduct problems during the adolescent transition, justifying new research to test this causal hypothesis.","container-title":"Journal of Child Psychology and Psychiatry","DOI":"10.1111/jcpp.13944","ISSN":"0021-9630, 1469-7610","journalAbbreviation":"Child Psychology Psychiatry","language":"en","page":"jcpp.13944","source":"DOI.org (Crossref)","title":"Mapping potential pathways from polygenic liability through brain structure to psychological problems across the transition to adolescence","author":[{"family":"Lahey","given":"Benjamin B."},{"family":"Durham","given":"E. Leighton"},{"family":"Brislin","given":"Sarah J."},{"family":"Barr","given":"Peter B."},{"family":"Dick","given":"Danielle M."},{"family":"Moore","given":"Tyler M."},{"family":"Pierce","given":"Brandon L."},{"family":"Tong","given":"Lin"},{"family":"Reimann","given":"Gabrielle E."},{"family":"Jeong","given":"Hee Jung"},{"family":"Dupont","given":"Randolph M."},{"family":"Kaczkurkin","given":"Antonia N."}],"issued":{"date-parts":[["2024",1,7]]}}},{"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00731B80" w:rsidRPr="00472690">
        <w:fldChar w:fldCharType="separate"/>
      </w:r>
      <w:r w:rsidR="00472690" w:rsidRPr="00472690">
        <w:rPr>
          <w:rFonts w:ascii="Calibri" w:hAnsi="Calibri" w:cs="Calibri"/>
        </w:rPr>
        <w:t>(Lahey et al., 2024; Qiu &amp; Liu, 2023; Teeuw et al., 2023; Wainberg et al., 2022)</w:t>
      </w:r>
      <w:r w:rsidR="00731B80" w:rsidRPr="00472690">
        <w:fldChar w:fldCharType="end"/>
      </w:r>
      <w:r w:rsidR="00472690" w:rsidRPr="00472690">
        <w:t>.</w:t>
      </w:r>
      <w:r w:rsidR="00472690">
        <w:t xml:space="preserve"> However, PRS created based on GWAS summary statistics relies on associations between genetic variants and the target trait which can make it difficult to identify causal variants and their associated underlying mechanisms. The stress-sensitivity PRS capitalizes on results of an experimental manipulation, thus illuminating a mechanistic pathway between the identified variants (SNP-DREs) and outcomes significantly associated with the PRS. </w:t>
      </w:r>
      <w:r w:rsidR="00DD095B">
        <w:t>To compare the experimentally-derived and standard, GWAS-derived PRS scores, we ask:</w:t>
      </w:r>
    </w:p>
    <w:p w14:paraId="5DE6188B" w14:textId="333ECAE1" w:rsidR="00293EAE" w:rsidRDefault="00DD095B" w:rsidP="00DD095B">
      <w:pPr>
        <w:spacing w:line="480" w:lineRule="auto"/>
        <w:rPr>
          <w:rFonts w:cstheme="minorHAnsi"/>
        </w:rPr>
      </w:pPr>
      <w:r w:rsidRPr="00DD095B">
        <w:rPr>
          <w:rFonts w:cstheme="minorHAnsi"/>
          <w:i/>
          <w:iCs/>
        </w:rPr>
        <w:t>RQ2:</w:t>
      </w:r>
      <w:r>
        <w:rPr>
          <w:rFonts w:cstheme="minorHAnsi"/>
          <w:i/>
          <w:iCs/>
        </w:rPr>
        <w:t xml:space="preserve"> </w:t>
      </w:r>
      <w:r w:rsidR="00293EAE" w:rsidRPr="00DD095B">
        <w:rPr>
          <w:rFonts w:cstheme="minorHAnsi"/>
        </w:rPr>
        <w:t xml:space="preserve">How does the variance </w:t>
      </w:r>
      <w:r>
        <w:rPr>
          <w:rFonts w:cstheme="minorHAnsi"/>
        </w:rPr>
        <w:t>in psychiatric diagnoses or symptoms of psychopathology</w:t>
      </w:r>
      <w:r w:rsidRPr="00DD095B">
        <w:rPr>
          <w:rFonts w:cstheme="minorHAnsi"/>
        </w:rPr>
        <w:t xml:space="preserve"> </w:t>
      </w:r>
      <w:r w:rsidR="00293EAE" w:rsidRPr="00DD095B">
        <w:rPr>
          <w:rFonts w:cstheme="minorHAnsi"/>
        </w:rPr>
        <w:t>explained by an experimentally-derived stress-sensitivity PRS compare to that explained by PRS for psychiatric disorders calculated based on GWAS summary statistics?</w:t>
      </w:r>
    </w:p>
    <w:p w14:paraId="6D397D30" w14:textId="4D08AB11" w:rsidR="0021163F" w:rsidRDefault="00E80C04" w:rsidP="00CD029E">
      <w:pPr>
        <w:spacing w:line="480" w:lineRule="auto"/>
      </w:pPr>
      <w:r>
        <w:rPr>
          <w:rFonts w:cstheme="minorHAnsi"/>
        </w:rPr>
        <w:tab/>
        <w:t>In addition to genetic influences on stress-related psychiatric disorders, there is strong evidence for</w:t>
      </w:r>
      <w:r w:rsidR="00D23AD3">
        <w:rPr>
          <w:rFonts w:cstheme="minorHAnsi"/>
        </w:rPr>
        <w:t xml:space="preserve"> the role of exposure to social and environmental stressors in the development of psychopathology. </w:t>
      </w:r>
      <w:r w:rsidR="0021163F">
        <w:rPr>
          <w:rFonts w:cstheme="minorHAnsi"/>
        </w:rPr>
        <w:t>Likelihood of developing a psychiatric disorder increases as exposure to adversity increases, and children exposed to adverse experiences are approximately twice as likely to develop a mental disorder compared to unexposed peers</w:t>
      </w:r>
      <w:r w:rsidR="0021163F">
        <w:t xml:space="preserve"> </w:t>
      </w:r>
      <w:r w:rsidR="0021163F">
        <w:rPr>
          <w:sz w:val="18"/>
          <w:szCs w:val="18"/>
        </w:rPr>
        <w:fldChar w:fldCharType="begin"/>
      </w:r>
      <w:r w:rsidR="0021163F">
        <w:rPr>
          <w:sz w:val="18"/>
          <w:szCs w:val="18"/>
        </w:rPr>
        <w:instrText xml:space="preserve"> ADDIN ZOTERO_ITEM CSL_CITATION {"citationID":"QtNTrL2z","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0021163F">
        <w:rPr>
          <w:sz w:val="18"/>
          <w:szCs w:val="18"/>
        </w:rPr>
        <w:fldChar w:fldCharType="separate"/>
      </w:r>
      <w:r w:rsidR="0021163F">
        <w:rPr>
          <w:rFonts w:ascii="Calibri" w:hAnsi="Calibri" w:cs="Calibri"/>
          <w:sz w:val="18"/>
          <w:szCs w:val="18"/>
        </w:rPr>
        <w:t>(McLaughlin et al., 2019)</w:t>
      </w:r>
      <w:r w:rsidR="0021163F">
        <w:rPr>
          <w:sz w:val="18"/>
          <w:szCs w:val="18"/>
        </w:rPr>
        <w:fldChar w:fldCharType="end"/>
      </w:r>
      <w:r w:rsidR="0021163F">
        <w:rPr>
          <w:sz w:val="18"/>
          <w:szCs w:val="18"/>
        </w:rPr>
        <w:t>.</w:t>
      </w:r>
      <w:r w:rsidR="0021163F">
        <w:t xml:space="preserve"> One common method of quantifying exposure to </w:t>
      </w:r>
      <w:r w:rsidR="0021163F">
        <w:lastRenderedPageBreak/>
        <w:t>stress is through cumulative adverse event measures such as the Adverse Childhood Experiences Questionnaire (ACE-Q), the Life Events Scale (LES), or the Posttraumatic Stress Disorder (PTSD) module within the Kiddie Schedule for Affective Disorders and Schizophrenia. These cumulative measures sum the number of stressful experiences to which an individual has been exposed. While the spe</w:t>
      </w:r>
      <w:r w:rsidR="0021163F" w:rsidRPr="004B45A2">
        <w:t>cific type of adverse events</w:t>
      </w:r>
      <w:r w:rsidR="004B45A2" w:rsidRPr="004B45A2">
        <w:t xml:space="preserve"> identified in each measure vary, cumulative adverse event scores across measurement scales are associated with increased psychopathology. </w:t>
      </w:r>
      <w:r w:rsidR="0021163F" w:rsidRPr="004B45A2">
        <w:t xml:space="preserve">Higher scores on the ACE-Q have been linked to increased levels of depression, drug abuse and alcoholism, and suicide attempts </w:t>
      </w:r>
      <w:r w:rsidR="0021163F" w:rsidRPr="004B45A2">
        <w:fldChar w:fldCharType="begin"/>
      </w:r>
      <w:r w:rsidR="0021163F" w:rsidRPr="004B45A2">
        <w:instrText xml:space="preserve"> ADDIN ZOTERO_ITEM CSL_CITATION {"citationID":"8PXYrFwU","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sidR="0021163F" w:rsidRPr="004B45A2">
        <w:fldChar w:fldCharType="separate"/>
      </w:r>
      <w:r w:rsidR="0021163F" w:rsidRPr="004B45A2">
        <w:rPr>
          <w:rFonts w:ascii="Calibri" w:hAnsi="Calibri" w:cs="Calibri"/>
        </w:rPr>
        <w:t>(Felitti et al., 1998)</w:t>
      </w:r>
      <w:r w:rsidR="0021163F" w:rsidRPr="004B45A2">
        <w:fldChar w:fldCharType="end"/>
      </w:r>
      <w:r w:rsidR="0021163F" w:rsidRPr="004B45A2">
        <w:t>.</w:t>
      </w:r>
      <w:r w:rsidR="004B45A2" w:rsidRPr="004B45A2">
        <w:t xml:space="preserve"> </w:t>
      </w:r>
      <w:r w:rsidR="004B45A2">
        <w:t>Increased negative lifetime</w:t>
      </w:r>
      <w:r w:rsidR="004B45A2" w:rsidRPr="004B45A2">
        <w:t xml:space="preserve"> event exposure quantified by the LES is associated with increased emotion-driven impulsivity, psychotic-like experiences, and externalizing and internalizing symptoms </w:t>
      </w:r>
      <w:r w:rsidR="004B45A2" w:rsidRPr="004B45A2">
        <w:fldChar w:fldCharType="begin"/>
      </w:r>
      <w:r w:rsidR="004B45A2" w:rsidRPr="004B45A2">
        <w:instrText xml:space="preserve"> ADDIN ZOTERO_ITEM CSL_CITATION {"citationID":"fQaiynMz","properties":{"formattedCitation":"(Barnhart et al., 2022; Karcher et al., 2022; Weiss et al., 2023)","plainCitation":"(Barnhart et al., 2022; Karcher et al., 2022; Weiss et al., 2023)","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sidR="004B45A2" w:rsidRPr="004B45A2">
        <w:fldChar w:fldCharType="separate"/>
      </w:r>
      <w:r w:rsidR="004B45A2" w:rsidRPr="004B45A2">
        <w:rPr>
          <w:rFonts w:ascii="Calibri" w:hAnsi="Calibri" w:cs="Calibri"/>
        </w:rPr>
        <w:t>(Barnhart et al., 2022; Karcher et al., 2022; Weiss et al., 2023)</w:t>
      </w:r>
      <w:r w:rsidR="004B45A2" w:rsidRPr="004B45A2">
        <w:fldChar w:fldCharType="end"/>
      </w:r>
      <w:r w:rsidR="004B45A2" w:rsidRPr="004B45A2">
        <w:t xml:space="preserve">. Finally, exposure to larger numbers of potentially traumatic events as measured with the KSADS-5 PTSD module tended to increase risk for depression, anxiety, PTSD, oppositional defiant disorder, conduct disorder, attention-deficit hyperactivity disorder, and suicidality </w:t>
      </w:r>
      <w:r w:rsidR="004B45A2" w:rsidRPr="004B45A2">
        <w:fldChar w:fldCharType="begin"/>
      </w:r>
      <w:r w:rsidR="004B45A2" w:rsidRPr="004B45A2">
        <w:instrText xml:space="preserve"> ADDIN ZOTERO_ITEM CSL_CITATION {"citationID":"a1j4lq705qh","properties":{"formattedCitation":"(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sidR="004B45A2" w:rsidRPr="004B45A2">
        <w:fldChar w:fldCharType="separate"/>
      </w:r>
      <w:r w:rsidR="004B45A2" w:rsidRPr="004B45A2">
        <w:rPr>
          <w:rFonts w:ascii="Calibri" w:hAnsi="Calibri" w:cs="Calibri"/>
        </w:rPr>
        <w:t>(Thompson et al., 2022)</w:t>
      </w:r>
      <w:r w:rsidR="004B45A2" w:rsidRPr="004B45A2">
        <w:fldChar w:fldCharType="end"/>
      </w:r>
      <w:r w:rsidR="004B45A2" w:rsidRPr="004B45A2">
        <w:t>.</w:t>
      </w:r>
    </w:p>
    <w:p w14:paraId="4E01D98E" w14:textId="723A6B9F" w:rsidR="00FC4BDB" w:rsidRPr="00786C79" w:rsidRDefault="004B45A2" w:rsidP="00015491">
      <w:pPr>
        <w:spacing w:line="480" w:lineRule="auto"/>
      </w:pPr>
      <w:r>
        <w:tab/>
        <w:t>Broader family- and community-level factors can add to individual stress exposure and further increase risk for psychopathology.</w:t>
      </w:r>
      <w:r w:rsidR="00AD4CB7">
        <w:t xml:space="preserve"> School environmental factors such as engagement were significantly related to symptoms of internalizing, externalizing, anxiety, and depression </w:t>
      </w:r>
      <w:r w:rsidR="00AD4CB7">
        <w:fldChar w:fldCharType="begin"/>
      </w:r>
      <w:r w:rsidR="00AD4CB7">
        <w:instrText xml:space="preserve"> ADDIN ZOTERO_ITEM CSL_CITATION {"citationID":"dPfyjrtW","properties":{"formattedCitation":"(Qiu &amp; Liu, 2023; Thapaliya et al., 2021)","plainCitation":"(Qiu &amp; Liu, 2023; Thapaliya et al., 2021)","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id":5355,"uris":["http://zotero.org/users/local/dCnfRmag/items/FK36RTXP"],"itemData":{"id":5355,"type":"paper-conference","abstract":"Anxiety and Depression are currently among the most common mental disorders in children and adolescents. Both genetics and environments play an important role in the development and progress of disorders. This study aimed to understand the effect of multiscale environmental factors on anxiety and depression in school-age children, to reﬁne the identiﬁcation o f g enetic v ariants c ontributing t o s usceptibility to anxiety and depression, and to evaluate the genetic heritability. We analyzed data from the Adolescent Brain and Cognitive Development study and computed one principal factor to present the overall anxiety and depression scale in 11,875 participants with ages between 9 and 10 years old. Linear mixed-effect models along with the recursive feature elimination regression and LASSO regression models were used to determine the environmental effects from the macro scale (population density, air pollution), meso scale (neighborhood, school), to micro scale (family and individual experience). Genome-wide association analyses were then performed controlling for environmental factors and sample relatedness to determine the susceptible genetic variants. Furthermore, heritability was calculated for the white population. The results showed that six environmental factors (early life stress, household income, population density, area crime, neighborhood safety, and school risk) and sex had signiﬁcant effect on anxiety/depression score. Genome-wide association tests showed no SNPs reached a genome-wide signiﬁcance (p=5e-08), but some genetic mutations including SNPs in SCN1A showed promising effects, and the heritability was estimated close to 15% in the white population.","container-title":"2021 IEEE International Conference on Bioinformatics and Biomedicine (BIBM)","DOI":"10.1109/BIBM52615.2021.9669291","event-place":"Houston, TX, USA","event-title":"2021 IEEE International Conference on Bioinformatics and Biomedicine (BIBM)","ISBN":"978-1-66540-126-5","language":"en","license":"https://ieeexplore.ieee.org/Xplorehelp/downloads/license-information/IEEE.html","page":"2330-2337","publisher":"IEEE","publisher-place":"Houston, TX, USA","source":"DOI.org (Crossref)","title":"Environmental and genome-wide association study on children anxiety and depression","URL":"https://ieeexplore.ieee.org/document/9669291/","author":[{"family":"Thapaliya","given":"Bishal"},{"family":"Calhoun","given":"Vince D."},{"family":"Liu","given":"Jingyu"}],"accessed":{"date-parts":[["2024",6,15]]},"issued":{"date-parts":[["2021",12,9]]}}}],"schema":"https://github.com/citation-style-language/schema/raw/master/csl-citation.json"} </w:instrText>
      </w:r>
      <w:r w:rsidR="00AD4CB7">
        <w:fldChar w:fldCharType="separate"/>
      </w:r>
      <w:r w:rsidR="00AD4CB7" w:rsidRPr="00AD4CB7">
        <w:rPr>
          <w:rFonts w:ascii="Calibri" w:hAnsi="Calibri" w:cs="Calibri"/>
        </w:rPr>
        <w:t>(Qiu &amp; Liu, 2023; Thapaliya et al., 2021)</w:t>
      </w:r>
      <w:r w:rsidR="00AD4CB7">
        <w:fldChar w:fldCharType="end"/>
      </w:r>
      <w:r w:rsidR="00AD4CB7">
        <w:t>. Lower</w:t>
      </w:r>
      <w:r>
        <w:t xml:space="preserve"> levels of household income and parental education and </w:t>
      </w:r>
      <w:r w:rsidR="00AD4CB7">
        <w:t xml:space="preserve">higher neighborhood poverty as measured with area deprivation index were associated with increased externalizing </w:t>
      </w:r>
      <w:r w:rsidR="00AD4CB7">
        <w:fldChar w:fldCharType="begin"/>
      </w:r>
      <w:r w:rsidR="00AD4CB7">
        <w:instrText xml:space="preserve"> ADDIN ZOTERO_ITEM CSL_CITATION {"citationID":"wIRekLtM","properties":{"formattedCitation":"(Maxwell et al., 2021; Teeuw et al., 2023)","plainCitation":"(Maxwell et al., 2021; Teeuw et al., 2023)","noteIndex":0},"citationItems":[{"id":2115,"uris":["http://zotero.org/users/local/dCnfRmag/items/Y5GNWBPD"],"itemData":{"id":2115,"type":"speech","abstract":"Background: Prenatal exposure to drugs of abuse is known\nto alter neurodevelopment, predisposing children to later\npsychopathologies in which emotion processing is typically\nimpacted. The “two-hit hypothesis” suggests a prenatal environmental\nexposure (the first hit) disrupts brain development\nand establishes a vulnerability to a second hit that occurs later\nin life. Using data from the Adolescent Brain Cognitive Development\n(ABCD) study, we test the hypothesis that prenatal\ndrug exposure (PDE) will exacerbate the effects of childhood\ntrauma (CT) on emotion reactivity.\nMethods: The ABCD cohort of 10-year-olds was stratified\ninto groups based on PDE and CT (PDE-/CT-, n¼3269); (PDE-/\nCT+, n¼746); (PDE+/CT-, n¼219); and (PDE+/CT+, n¼114).\nLinear mixed models examined the interactive effect of PDE\nand CT on mean reaction time (MRT) for emotional valence\n([POSITIVEeNEGATIVE]) contrast of the EN-back task. The\nemotional Stroop was examined for convergent validity for the\nvalence contrast [HAPPY-ANGRY].\nResults: Emotional valence showed a significant PDE*CT\ninteraction ([POSITIVEeNEGATIVE]: b¼ 43.49, p&lt; 0.001)\ndriven by higher MRT for CT+ vs CT- within the PDE+ group\n(b¼30.65, p¼0.045). The Emotional Stroop task corroborated\nthis finding with a trend-level main effect of CT (b¼ -4.06, p¼\n0.088) and a significant interaction effect PDE*CT (b¼ 36.32,\np¼ 0.026).\nConclusions: The two-hit hypothesis is supported by the\nPDE*CT interaction such that CT only influences emotion\nreactivity in children exposed to PDE.\nThese results suggest prenatal drug exposure makes children\nmore vulnerable to later environmental insults such as\ntraumatic experiences and affects the way they process\nemotional social stimuli.","genre":"Poster","title":"Evidence That Neighborhood Threat and Brain Volume Mediate the Relationship Between Neighborhood Poverty and Children’s Psychopathology","author":[{"family":"Maxwell","given":"Megan Y."},{"family":"Taylor","given":"Rita L."},{"family":"Barch","given":"Deanna M."}],"issued":{"date-parts":[["2021",5,1]]}}},{"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schema":"https://github.com/citation-style-language/schema/raw/master/csl-citation.json"} </w:instrText>
      </w:r>
      <w:r w:rsidR="00AD4CB7">
        <w:fldChar w:fldCharType="separate"/>
      </w:r>
      <w:r w:rsidR="00AD4CB7" w:rsidRPr="00AD4CB7">
        <w:rPr>
          <w:rFonts w:ascii="Calibri" w:hAnsi="Calibri" w:cs="Calibri"/>
        </w:rPr>
        <w:t>(Maxwell et al., 2021; Teeuw et al., 2023)</w:t>
      </w:r>
      <w:r w:rsidR="00AD4CB7">
        <w:fldChar w:fldCharType="end"/>
      </w:r>
      <w:r w:rsidR="00AD4CB7">
        <w:t>. The exposome theoretically captures all non-genetic influences, and exposome scores</w:t>
      </w:r>
      <w:r w:rsidR="00015491">
        <w:t xml:space="preserve"> capturing a wide array of factors including</w:t>
      </w:r>
      <w:r w:rsidR="00AD4CB7">
        <w:t xml:space="preserve"> cumulative adverse event exposure</w:t>
      </w:r>
      <w:r w:rsidR="00015491">
        <w:t xml:space="preserve"> have been associated with increased psychopathology. For example, individuals with higher exposome scores based on 348 environmental variables including LES scores tended to have higher levels of self- and parent-reported psychopathology. When combined with basic demographic information, a model including these exposome scores was able to capture 38.2% of the variance in the psychopathology p-</w:t>
      </w:r>
      <w:r w:rsidR="00015491">
        <w:lastRenderedPageBreak/>
        <w:t>factor in a large cohort of American adolescents</w:t>
      </w:r>
      <w:r w:rsidR="00B20C70">
        <w:t>, the Adolescent Brain Cognitive Development (ABCD) Study</w:t>
      </w:r>
      <w:r w:rsidR="00015491">
        <w:t xml:space="preserve"> </w:t>
      </w:r>
      <w:r w:rsidR="00015491">
        <w:fldChar w:fldCharType="begin"/>
      </w:r>
      <w:r w:rsidR="00015491">
        <w:instrText xml:space="preserve"> ADDIN ZOTERO_ITEM CSL_CITATION {"citationID":"9eNOSe2S","properties":{"formattedCitation":"(Hoffman et al., 2024; Moore et al., 2022)","plainCitation":"(Hoffman et al., 2024; Moore et al., 2022)","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id":2430,"uris":["http://zotero.org/users/local/dCnfRmag/items/X3JKW82C"],"itemData":{"id":2430,"type":"article-journal","abstract":"Exposures to perinatal, familial, social, and physical environmental stimuli can have substantial effects on human development. We aimed to generate a single measure that capture’s the complex network structure of the environment (ie, exposome) using multilevel data (participant’s report, parent report, and geocoded measures) of environmental exposures (primarily from the psychosocial environment) in two independent adolescent cohorts: The Adolescent Brain Cognitive Development Study (ABCD Study, N ¼ 11 235; mean age, 10.9 years; 47.7% females) and an age- and sex-matched sample from the Philadelphia Neurodevelopmental Cohort (PNC, N ¼ 4993). We conducted a series of data-driven iterative factor analyses and bifactor modeling in the ABCD Study, reducing dimensionality from 348 variables tapping to environment to six orthogonal exposome subfactors and a general (adverse) exposome factor. The general exposome factor was associated with overall psychopathology (B ¼ 0.28, 95% CI, 0.26-0.3) and key health-related outcomes: obesity (odds ratio [OR] , 1.4; 95% CI, 1.3-1.5) and advanced pubertal development (OR, 1.3; 95% CI, 1.2-1.5). A similar approach in PNC reduced dimensionality of environment from 29 variables to 4 exposome subfactors and a general exposome factor. PNC analyses yielded consistent associations of the general exposome factor with psychopathology (B ¼ 0.15; 95% CI, 0.13-0.17), obesity (OR, 1.4; 95% CI, 1.3-1.6), and advanced pubertal development (OR, 1.3; 95% CI, 1-1.6). In both cohorts, inclusion of exposome factors greatly increased variance explained in overall psychopathology compared with models relying solely on demographics and parental education (from &lt;4% to &gt;38% in ABCD; from &lt;4% to &gt;18.5% in PNC). Findings suggest that a general exposome factor capturing multi-level environmental exposures can be derived and can consistently explain variance in youth’s mental and general health.","container-title":"Exposome","DOI":"10.1093/exposome/osac010","ISSN":"2635-2265","issue":"1","language":"en","page":"osac010","source":"DOI.org (Crossref)","title":"Modeling environment through a general exposome factor in two independent adolescent cohorts","volume":"2","author":[{"family":"Moore","given":"Tyler M"},{"family":"Visoki","given":"Elina"},{"family":"Argabright","given":"Stirling T"},{"family":"Didomenico","given":"Grace E"},{"family":"Sotelo","given":"Ingrid"},{"family":"Wortzel","given":"Jeremy D"},{"family":"Naeem","given":"Areebah"},{"family":"Gur","given":"Ruben C"},{"family":"Gur","given":"Raquel E"},{"family":"Warrier","given":"Varun"},{"family":"Guloksuz","given":"Sinan"},{"family":"Barzilay","given":"Ran"}],"issued":{"date-parts":[["2022",3,12]]}}}],"schema":"https://github.com/citation-style-language/schema/raw/master/csl-citation.json"} </w:instrText>
      </w:r>
      <w:r w:rsidR="00015491">
        <w:fldChar w:fldCharType="separate"/>
      </w:r>
      <w:r w:rsidR="00015491" w:rsidRPr="00015491">
        <w:rPr>
          <w:rFonts w:ascii="Calibri" w:hAnsi="Calibri" w:cs="Calibri"/>
        </w:rPr>
        <w:t>(Hoffman et al., 2024; Moore et al., 2022)</w:t>
      </w:r>
      <w:r w:rsidR="00015491">
        <w:fldChar w:fldCharType="end"/>
      </w:r>
      <w:r w:rsidR="00015491">
        <w:t>.</w:t>
      </w:r>
    </w:p>
    <w:p w14:paraId="23971545" w14:textId="1D04B6FF" w:rsidR="00E80C04" w:rsidRPr="007F67F8" w:rsidRDefault="00015491" w:rsidP="00D96FF9">
      <w:pPr>
        <w:spacing w:line="480" w:lineRule="auto"/>
      </w:pPr>
      <w:r>
        <w:rPr>
          <w:rFonts w:cstheme="minorHAnsi"/>
        </w:rPr>
        <w:tab/>
        <w:t xml:space="preserve">In addition to additive genetic and environmental effects on psychopathology, </w:t>
      </w:r>
      <w:r w:rsidR="007F67F8">
        <w:rPr>
          <w:rFonts w:cstheme="minorHAnsi"/>
        </w:rPr>
        <w:t xml:space="preserve">numerous </w:t>
      </w:r>
      <w:r>
        <w:rPr>
          <w:rFonts w:cstheme="minorHAnsi"/>
        </w:rPr>
        <w:t xml:space="preserve">studies have demonstrated gene by environment interactions on psychiatric symptoms and diagnoses. </w:t>
      </w:r>
      <w:r w:rsidR="007F67F8">
        <w:rPr>
          <w:rFonts w:cstheme="minorHAnsi"/>
        </w:rPr>
        <w:t xml:space="preserve">For example, internalizing and externalizing scores </w:t>
      </w:r>
      <w:r w:rsidR="00B20C70">
        <w:rPr>
          <w:rFonts w:cstheme="minorHAnsi"/>
        </w:rPr>
        <w:t xml:space="preserve">for youth in the ABCD Study </w:t>
      </w:r>
      <w:r w:rsidR="007F67F8">
        <w:rPr>
          <w:rFonts w:cstheme="minorHAnsi"/>
        </w:rPr>
        <w:t xml:space="preserve">were best explained by models including genome-exposome interactions where the exposome measured cumulative negative life events and proximal contextual factors such as </w:t>
      </w:r>
      <w:r w:rsidR="00B20C70">
        <w:rPr>
          <w:rFonts w:cstheme="minorHAnsi"/>
        </w:rPr>
        <w:t>school risk and protective factors and parental monitoring</w:t>
      </w:r>
      <w:r w:rsidR="00E80C04" w:rsidRPr="007F67F8">
        <w:t xml:space="preserve"> </w:t>
      </w:r>
      <w:r w:rsidR="00E80C04" w:rsidRPr="007F67F8">
        <w:fldChar w:fldCharType="begin"/>
      </w:r>
      <w:r w:rsidR="00E80C04" w:rsidRPr="007F67F8">
        <w:instrText xml:space="preserve"> ADDIN ZOTERO_ITEM CSL_CITATION {"citationID":"a9n14gmv32","properties":{"formattedCitation":"(Choi et al., 2022)","plainCitation":"(Choi et al., 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schema":"https://github.com/citation-style-language/schema/raw/master/csl-citation.json"} </w:instrText>
      </w:r>
      <w:r w:rsidR="00E80C04" w:rsidRPr="007F67F8">
        <w:fldChar w:fldCharType="separate"/>
      </w:r>
      <w:r w:rsidR="00E80C04" w:rsidRPr="007F67F8">
        <w:rPr>
          <w:rFonts w:ascii="Calibri" w:hAnsi="Calibri" w:cs="Calibri"/>
        </w:rPr>
        <w:t>(Choi et al., 2022)</w:t>
      </w:r>
      <w:r w:rsidR="00E80C04" w:rsidRPr="007F67F8">
        <w:fldChar w:fldCharType="end"/>
      </w:r>
      <w:r w:rsidR="00B20C70">
        <w:t xml:space="preserve">. MDD-PRS </w:t>
      </w:r>
      <w:r w:rsidR="007710C2">
        <w:t xml:space="preserve">and anxiety PRS </w:t>
      </w:r>
      <w:r w:rsidR="00B20C70">
        <w:t xml:space="preserve">also interacted with measures of stress such that there was a stronger relationship between </w:t>
      </w:r>
      <w:r w:rsidR="007710C2">
        <w:t>PRS</w:t>
      </w:r>
      <w:r w:rsidR="00B20C70">
        <w:t xml:space="preserve"> and depression </w:t>
      </w:r>
      <w:r w:rsidR="007710C2">
        <w:t xml:space="preserve">or anxiety </w:t>
      </w:r>
      <w:r w:rsidR="00B20C70">
        <w:t>symptoms</w:t>
      </w:r>
      <w:r w:rsidR="007710C2">
        <w:t>, respectively,</w:t>
      </w:r>
      <w:r w:rsidR="00B20C70">
        <w:t xml:space="preserve"> for subjects with increased loneliness, long-term difficulties, greater numbers of stressful life events, and decreased social support</w:t>
      </w:r>
      <w:r w:rsidR="007710C2">
        <w:t xml:space="preserve"> </w:t>
      </w:r>
      <w:r w:rsidR="007F67F8" w:rsidRPr="007F67F8">
        <w:fldChar w:fldCharType="begin"/>
      </w:r>
      <w:r w:rsidR="007F67F8" w:rsidRPr="007F67F8">
        <w:instrText xml:space="preserve"> ADDIN ZOTERO_ITEM CSL_CITATION {"citationID":"a1or155orav","properties":{"formattedCitation":"(Wang et al., 2023)","plainCitation":"(Wang et al., 2023)","noteIndex":0},"citationItems":[{"id":5142,"uris":["http://zotero.org/users/local/dCnfRmag/items/5S4AREMK"],"itemData":{"id":5142,"type":"article-journal","abstract":"Abstract\n            \n              It is unclear whether and to what extent stress-related exposures moderate the effects of polygenic risk scores (PRSs) on depression and anxiety. We aimed to examine such moderation effects for a variety of stress-related exposures on depression and anxiety. We included 41,810 participants with both genome-wide genetic data and measurements of depression and anxiety in the Lifelines Cohort Study. Current depression and anxiety were measured by the MINI International Neuropsychiatric Interview. Stress-related exposures included long-term difficulties, stressful life events, reduced social support, childhood trauma, and loneliness, which were measured by self-report questionnaires. PRSs were calculated based on recent large genome-wide association studies for depression and anxiety. We used linear mixed models adjusting for family relationships to estimate the interactions between PRSs and stress-related exposures. Nine of the ten investigated interactions between the five stress-related exposures and the two PRSs for depression and anxiety were significant (\n              Ps\n               &lt; 0.001). Reduced social support, and higher exposure to long-term difficulties, stressful life events, and loneliness amplified the genetic effects on both depression and anxiety. As for childhood trauma exposure, its interaction with the PRS was significant for depression (\n              P\n               = 1.78 × 10\n              –05\n              ) but not for anxiety (\n              P\n               = 0.32). Higher levels of stress-related exposures significantly amplify the effects of genetic susceptibility on depression and anxiety. With a large sample size and a comprehensive set of stress-related exposures, our study provides powerful evidence on the presence of polygenic risk-by-environment interactions in relation to depression and anxiety.","container-title":"Translational Psychiatry","DOI":"10.1038/s41398-023-02327-3","ISSN":"2158-3188","issue":"1","journalAbbreviation":"Transl Psychiatry","language":"en","page":"27","source":"DOI.org (Crossref)","title":"Stress-related exposures amplify the effects of genetic susceptibility on depression and anxiety","volume":"13","author":[{"family":"Wang","given":"Rujia"},{"literal":"Lifelines Cohort Study"},{"family":"Hartman","given":"Catharina A."},{"family":"Snieder","given":"Harold"}],"issued":{"date-parts":[["2023",1,30]]}}}],"schema":"https://github.com/citation-style-language/schema/raw/master/csl-citation.json"} </w:instrText>
      </w:r>
      <w:r w:rsidR="007F67F8" w:rsidRPr="007F67F8">
        <w:fldChar w:fldCharType="separate"/>
      </w:r>
      <w:r w:rsidR="007F67F8" w:rsidRPr="007710C2">
        <w:rPr>
          <w:rFonts w:ascii="Calibri" w:hAnsi="Calibri" w:cs="Calibri"/>
        </w:rPr>
        <w:t>(Wang et al., 2023)</w:t>
      </w:r>
      <w:r w:rsidR="007F67F8" w:rsidRPr="007F67F8">
        <w:fldChar w:fldCharType="end"/>
      </w:r>
      <w:r w:rsidR="007710C2">
        <w:t>.</w:t>
      </w:r>
      <w:r w:rsidR="00C11E65">
        <w:t xml:space="preserve"> </w:t>
      </w:r>
      <w:r w:rsidR="00D96FF9">
        <w:t>Interactions between a</w:t>
      </w:r>
      <w:r w:rsidR="00C11E65">
        <w:t xml:space="preserve"> stress-sensitivity </w:t>
      </w:r>
      <w:r w:rsidR="00D96FF9">
        <w:t>PRS</w:t>
      </w:r>
      <w:r w:rsidR="00C11E65">
        <w:t xml:space="preserve"> based on four HPA axis genes (FKBP5, NR3C1, NR3C2, and GRHR1)</w:t>
      </w:r>
      <w:r w:rsidR="00D96FF9">
        <w:t xml:space="preserve"> and environmental factors were also associated with symptoms of depression and anxiety in a sample of Han Chinese adolescents. Higher levels of childhood maltreatment were linked with increased comorbid depression and anxiety symptoms in individuals with high levels of this stress-sensitivity PRS, but not those with low stress-sensitivity PRS </w:t>
      </w:r>
      <w:r w:rsidR="00D96FF9" w:rsidRPr="007F67F8">
        <w:fldChar w:fldCharType="begin"/>
      </w:r>
      <w:r w:rsidR="00D96FF9" w:rsidRPr="007F67F8">
        <w:instrText xml:space="preserve"> ADDIN ZOTERO_ITEM CSL_CITATION {"citationID":"TSjkqhng","properties":{"formattedCitation":"(Cao et al., 2024)","plainCitation":"(Cao et al., 2024)","noteIndex":0},"citationItems":[{"id":5108,"uris":["http://zotero.org/users/local/dCnfRmag/items/2CCMFNMH"],"itemData":{"id":5108,"type":"article-journal","abstract":"Background: Despite a growing body of evidence showing both genetic and environmental in­ fluences on adolescent depression and anxiety, the involved comorbid mechanisms regarding gene-by-environment (G × E) interaction remain unclear.\nObjective: The current study was the first to investigate the extent to which multilocus hypothalamic-pituitary-adrenal (HPA)-axis genetic variants moderated the association between childhood maltreatment and adolescent comorbid depression and anxiety.\nMethods: The participants were 827 Chinese Han adolescents (Mage = 16.45 ± 1.37 years; 50.2 % girls). A theory-driven multilocus genetic profile score (MGPS) was computed by calculating al­ leles of core HPA-axis genes (CRHR1, NR3C1, NR3C2, and FKBP5) associated with heightened stress reactivity. Childhood maltreatment was retrospectively collected using Childhood Trauma Questionnaire. Comorbidity profiles of self-reported adolescent depressive and anxiety symptoms were constructed via person-centered latent profile analysis.\nResults: Three heterogeneous comorbidity profiles of depressive and anxiety symptoms were identified: comorbid severe symptoms (9.7 %), comorbid moderate symptoms (46.4 %) and co­ morbid mild symptoms (43.9 %). The HPA-axis related MGPS significantly interacted with childhood maltreatment, especially emotional maltreatment (emotional abuse: OR = 1.14, 95 % CI [1.03, 1.26], p &lt; .01; emotional neglect: OR = 1.07, 95 % CI [1.01, 1.13], p &lt; .05), to distinguish the comorbid severe symptoms profile from the comorbid mild symptoms profile (OR = 1.03, 95 % CI [1.01, 1.06], p &lt; .05).\nConclusion: The HPA-axis related genes showed an additive polygenic sensitivity toward child­ hood maltreatment, which might be one of the polygenic G × E mechanisms underlying adolescent comorbid depression and anxiety.","container-title":"Child Abuse &amp; Neglect","DOI":"10.1016/j.chiabu.2024.106683","ISSN":"01452134","journalAbbreviation":"Child Abuse &amp; Neglect","language":"en","page":"106683","source":"DOI.org (Crossref)","title":"Childhood maltreatment, multilocus HPA-axis genetic variation and adolescent comorbidity profiles of depressive and anxiety symptoms","volume":"149","author":[{"family":"Cao","given":"Cong"},{"family":"Chen","given":"Meijing"},{"family":"Yang","given":"Shan"},{"family":"Xu","given":"Yajing"},{"family":"Gu","given":"Junlian"}],"issued":{"date-parts":[["2024",3]]}}}],"schema":"https://github.com/citation-style-language/schema/raw/master/csl-citation.json"} </w:instrText>
      </w:r>
      <w:r w:rsidR="00D96FF9" w:rsidRPr="007F67F8">
        <w:fldChar w:fldCharType="separate"/>
      </w:r>
      <w:r w:rsidR="00D96FF9" w:rsidRPr="007F67F8">
        <w:rPr>
          <w:rFonts w:ascii="Calibri" w:hAnsi="Calibri" w:cs="Calibri"/>
        </w:rPr>
        <w:t>(Cao et al., 2024)</w:t>
      </w:r>
      <w:r w:rsidR="00D96FF9" w:rsidRPr="007F67F8">
        <w:fldChar w:fldCharType="end"/>
      </w:r>
      <w:r w:rsidR="00D96FF9">
        <w:t xml:space="preserve">. Similarly, subjects with high, but not those with low, stress-sensitivity PRS displayed stronger interactions between childhood maltreatment, exposure to recent interpersonal stress, and symptoms of depression </w:t>
      </w:r>
      <w:r w:rsidR="00E80C04" w:rsidRPr="007F67F8">
        <w:fldChar w:fldCharType="begin"/>
      </w:r>
      <w:r w:rsidR="00E80C04" w:rsidRPr="007F67F8">
        <w:instrText xml:space="preserve"> ADDIN ZOTERO_ITEM CSL_CITATION {"citationID":"a2acec0iilp","properties":{"formattedCitation":"(Sun &amp; Cao, 2024)","plainCitation":"(Sun &amp; Cao, 2024)","noteIndex":0},"citationItems":[{"id":5110,"uris":["http://zotero.org/users/local/dCnfRmag/items/PUWAP7ZT"],"itemData":{"id":5110,"type":"article-journal","abstract":"Based on a multiwave, two-year prospective design, this study is the first to examine the extent to which multilocus hypothalamic–pituitary–adrenal axis (HPA axis)-related genetic variants, childhood maltreatment, and recent stress jointly predicted prospective changes in adolescent depressive symptoms. A theory-driven multilocus genetic profile score (MGPS) was calculated to combine the effects of six common polymorphisms within HPA-axis related genes (CRHR1, NR3C1, NR3C2, FKBP5, COMT, and HTR1A) in a sample of Chinese Han adolescents (N = 827; 50.2% boys; Mage = 16.45 ± 1.36 years). The results showed that the three-way interaction of HPA-axis related MGPS, childhood maltreatment and recent interpersonal, but not noninterpersonal, stress significantly predicted prospective changes in adolescent depressive symptoms. For adolescents with high but not low HPA-axis related MGPS, exposure to severe childhood maltreatment predisposed individuals more vulnerable to recent interpersonal stress, exhibiting greater prospective changes in adolescent depressive symptoms. The findings provide preliminary evidence for the cumulative risk mechanism regarding gene-by-environment-by-environment (G × E1 × E2) interactions that underlie the longitudinal development of adolescent depressive symptoms and show effects specific to interpersonal stress.","container-title":"Development and Psychopathology","DOI":"10.1017/S0954579424000269","ISSN":"0954-5794, 1469-2198","journalAbbreviation":"Dev Psychopathol","language":"en","page":"1-12","source":"DOI.org (Crossref)","title":"The effects of childhood maltreatment, recent interpersonal and noninterpersonal stress, and HPA-axis multilocus genetic variation on prospective changes in adolescent depressive symptoms: A multiwave longitudinal study","title-short":"The effects of childhood maltreatment, recent interpersonal and noninterpersonal stress, and HPA-axis multilocus genetic variation on prospective changes in adolescent depressive symptoms","author":[{"family":"Sun","given":"Kexin"},{"family":"Cao","given":"Cong"}],"issued":{"date-parts":[["2024",2,23]]}}}],"schema":"https://github.com/citation-style-language/schema/raw/master/csl-citation.json"} </w:instrText>
      </w:r>
      <w:r w:rsidR="00E80C04" w:rsidRPr="007F67F8">
        <w:fldChar w:fldCharType="separate"/>
      </w:r>
      <w:r w:rsidR="00E80C04" w:rsidRPr="00D96FF9">
        <w:rPr>
          <w:rFonts w:ascii="Calibri" w:hAnsi="Calibri" w:cs="Calibri"/>
        </w:rPr>
        <w:t>(Sun &amp; Cao, 2024)</w:t>
      </w:r>
      <w:r w:rsidR="00E80C04" w:rsidRPr="007F67F8">
        <w:fldChar w:fldCharType="end"/>
      </w:r>
      <w:r w:rsidR="00D96FF9">
        <w:t xml:space="preserve">. </w:t>
      </w:r>
    </w:p>
    <w:p w14:paraId="4FEAAD2E" w14:textId="77777777" w:rsidR="00472061" w:rsidRPr="007F67F8" w:rsidRDefault="00472061" w:rsidP="00472061">
      <w:pPr>
        <w:pStyle w:val="ListParagraph"/>
        <w:numPr>
          <w:ilvl w:val="0"/>
          <w:numId w:val="2"/>
        </w:numPr>
        <w:spacing w:line="240" w:lineRule="auto"/>
        <w:ind w:left="360"/>
      </w:pPr>
      <w:r w:rsidRPr="007F67F8">
        <w:t xml:space="preserve">Could be gene x environment interaction or genetics could influence both outcome and environment: Relationship between psych-related PRS and ACE exposure could be due to child’s behavior (genetic) leading to ‘harsh parenting or stress responses in their parents’ </w:t>
      </w:r>
      <w:proofErr w:type="spellStart"/>
      <w:r w:rsidRPr="007F67F8">
        <w:t>ie</w:t>
      </w:r>
      <w:proofErr w:type="spellEnd"/>
      <w:r w:rsidRPr="007F67F8">
        <w:t xml:space="preserve"> gene by environment correlation or due to common genetics between parent with psychopathology and child with psychopathology </w:t>
      </w:r>
      <w:r w:rsidRPr="007F67F8">
        <w:fldChar w:fldCharType="begin"/>
      </w:r>
      <w:r w:rsidRPr="007F67F8">
        <w:instrText xml:space="preserve"> ADDIN ZOTERO_ITEM CSL_CITATION {"citationID":"twMSInSV","properties":{"formattedCitation":"(Baldwin et al., 2022)","plainCitation":"(Baldwin et al., 2022)","noteIndex":0},"citationItems":[{"id":2420,"uris":["http://zotero.org/users/local/dCnfRmag/items/9HZN8SN7"],"itemData":{"id":2420,"type":"article-journal","container-title":"Nature Human Behaviour","DOI":"10.1038/s41562-022-01482-9","ISSN":"2397-3374","issue":"2","journalAbbreviation":"Nat Hum Behav","language":"en","page":"269-290","source":"DOI.org (Crossref)","title":"A genetically informed Registered Report on adverse childhood experiences and mental health","volume":"7","author":[{"family":"Baldwin","given":"Jessie R."},{"family":"Sallis","given":"Hannah M."},{"family":"Schoeler","given":"Tabea"},{"family":"Taylor","given":"Mark J."},{"family":"Kwong","given":"Alex S. F."},{"family":"Tielbeek","given":"Jorim J."},{"family":"Barkhuizen","given":"Wikus"},{"family":"Warrier","given":"Varun"},{"family":"Howe","given":"Laura D."},{"family":"Danese","given":"Andrea"},{"family":"McCrory","given":"Eamon"},{"family":"Rijsdijk","given":"Fruhling"},{"family":"Larsson","given":"Henrik"},{"family":"Lundström","given":"Sebastian"},{"family":"Karlsson","given":"Robert"},{"family":"Lichtenstein","given":"Paul"},{"family":"Munafò","given":"Marcus"},{"family":"Pingault","given":"Jean-Baptiste"}],"issued":{"date-parts":[["2022",12,8]]}}}],"schema":"https://github.com/citation-style-language/schema/raw/master/csl-citation.json"} </w:instrText>
      </w:r>
      <w:r w:rsidRPr="007F67F8">
        <w:fldChar w:fldCharType="separate"/>
      </w:r>
      <w:r w:rsidRPr="007F67F8">
        <w:rPr>
          <w:rFonts w:ascii="Calibri" w:hAnsi="Calibri" w:cs="Calibri"/>
        </w:rPr>
        <w:t>(Baldwin et al., 2022)</w:t>
      </w:r>
      <w:r w:rsidRPr="007F67F8">
        <w:fldChar w:fldCharType="end"/>
      </w:r>
    </w:p>
    <w:p w14:paraId="7839792D" w14:textId="77777777" w:rsidR="00472061" w:rsidRPr="007F67F8" w:rsidRDefault="00472061" w:rsidP="007F67F8">
      <w:pPr>
        <w:spacing w:line="240" w:lineRule="auto"/>
        <w:rPr>
          <w:sz w:val="18"/>
          <w:szCs w:val="18"/>
        </w:rPr>
      </w:pPr>
    </w:p>
    <w:p w14:paraId="770C09EF" w14:textId="23E61B93" w:rsidR="00E80C04" w:rsidRDefault="00E80C04" w:rsidP="00CD029E">
      <w:pPr>
        <w:spacing w:line="480" w:lineRule="auto"/>
        <w:rPr>
          <w:rFonts w:cstheme="minorHAnsi"/>
        </w:rPr>
      </w:pPr>
    </w:p>
    <w:p w14:paraId="4DBC92B8" w14:textId="77777777" w:rsidR="00E80C04" w:rsidRDefault="00E80C04" w:rsidP="00CD029E">
      <w:pPr>
        <w:spacing w:line="480" w:lineRule="auto"/>
        <w:rPr>
          <w:rFonts w:cstheme="minorHAnsi"/>
        </w:rPr>
      </w:pPr>
    </w:p>
    <w:p w14:paraId="7EA16632" w14:textId="44330A4E" w:rsidR="00786EBD" w:rsidRPr="00786EBD" w:rsidRDefault="00BE606A" w:rsidP="00DD095B">
      <w:pPr>
        <w:spacing w:line="480" w:lineRule="auto"/>
        <w:rPr>
          <w:rFonts w:cstheme="minorHAnsi"/>
        </w:rPr>
      </w:pPr>
      <w:r w:rsidRPr="00786EBD">
        <w:rPr>
          <w:rFonts w:cstheme="minorHAnsi"/>
        </w:rPr>
        <w:lastRenderedPageBreak/>
        <w:t>This part should be 5-10 pages total</w:t>
      </w:r>
    </w:p>
    <w:p w14:paraId="45279ADF" w14:textId="16BB11B4" w:rsidR="00BE606A" w:rsidRPr="00786EBD" w:rsidRDefault="00BE606A" w:rsidP="00DD095B">
      <w:pPr>
        <w:spacing w:line="480" w:lineRule="auto"/>
        <w:jc w:val="center"/>
        <w:rPr>
          <w:rFonts w:cstheme="minorHAnsi"/>
          <w:b/>
          <w:bCs/>
        </w:rPr>
      </w:pPr>
      <w:r w:rsidRPr="00786EBD">
        <w:rPr>
          <w:rFonts w:cstheme="minorHAnsi"/>
          <w:b/>
          <w:bCs/>
        </w:rPr>
        <w:t>Method</w:t>
      </w:r>
      <w:r w:rsidR="0052769A" w:rsidRPr="00786EBD">
        <w:rPr>
          <w:rFonts w:cstheme="minorHAnsi"/>
          <w:b/>
          <w:bCs/>
        </w:rPr>
        <w:t>s</w:t>
      </w:r>
    </w:p>
    <w:p w14:paraId="173ACC6D" w14:textId="425E775B" w:rsidR="00187F50" w:rsidRPr="00786EBD" w:rsidRDefault="0052769A" w:rsidP="00DD095B">
      <w:pPr>
        <w:spacing w:line="480" w:lineRule="auto"/>
        <w:rPr>
          <w:rFonts w:cstheme="minorHAnsi"/>
          <w:b/>
          <w:bCs/>
        </w:rPr>
      </w:pPr>
      <w:r w:rsidRPr="00786EBD">
        <w:rPr>
          <w:rFonts w:cstheme="minorHAnsi"/>
          <w:b/>
          <w:bCs/>
        </w:rPr>
        <w:t>Sample</w:t>
      </w:r>
      <w:r w:rsidR="00187F50" w:rsidRPr="00786EBD">
        <w:rPr>
          <w:rFonts w:cstheme="minorHAnsi"/>
          <w:b/>
          <w:bCs/>
        </w:rPr>
        <w:t xml:space="preserve"> description</w:t>
      </w:r>
    </w:p>
    <w:p w14:paraId="72BABC38" w14:textId="5652DD2F" w:rsidR="00187F50" w:rsidRPr="00786EBD" w:rsidRDefault="00587584" w:rsidP="00DD095B">
      <w:pPr>
        <w:spacing w:line="480" w:lineRule="auto"/>
        <w:ind w:firstLine="720"/>
        <w:rPr>
          <w:rFonts w:cstheme="minorHAnsi"/>
        </w:rPr>
      </w:pPr>
      <w:r w:rsidRPr="00786EBD">
        <w:rPr>
          <w:rFonts w:cstheme="minorHAnsi"/>
        </w:rPr>
        <w:t>The Adolescent Brain Cognitive Development (ABCD) Study is an</w:t>
      </w:r>
      <w:r w:rsidR="00187F50" w:rsidRPr="00786EBD">
        <w:rPr>
          <w:rFonts w:cstheme="minorHAnsi"/>
        </w:rPr>
        <w:t xml:space="preserve"> ongoing, longitudinal study </w:t>
      </w:r>
      <w:r w:rsidRPr="00786EBD">
        <w:rPr>
          <w:rFonts w:cstheme="minorHAnsi"/>
        </w:rPr>
        <w:t>which</w:t>
      </w:r>
      <w:r w:rsidR="00187F50" w:rsidRPr="00786EBD">
        <w:rPr>
          <w:rFonts w:cstheme="minorHAnsi"/>
        </w:rPr>
        <w:t xml:space="preserve"> </w:t>
      </w:r>
      <w:r w:rsidRPr="00786EBD">
        <w:rPr>
          <w:rFonts w:cstheme="minorHAnsi"/>
        </w:rPr>
        <w:t>samples</w:t>
      </w:r>
      <w:r w:rsidR="00187F50" w:rsidRPr="00786EBD">
        <w:rPr>
          <w:rFonts w:cstheme="minorHAnsi"/>
        </w:rPr>
        <w:t xml:space="preserve"> adolescents from across the United States</w:t>
      </w:r>
      <w:r w:rsidRPr="00786EBD">
        <w:rPr>
          <w:rFonts w:cstheme="minorHAnsi"/>
        </w:rPr>
        <w:t>. Subject composition</w:t>
      </w:r>
      <w:r w:rsidR="00187F50" w:rsidRPr="00786EBD">
        <w:rPr>
          <w:rFonts w:cstheme="minorHAnsi"/>
        </w:rPr>
        <w:t xml:space="preserve"> is similar to national demographic composition in terms of race, ethnicity, urbanicity, and sex </w:t>
      </w:r>
      <w:r w:rsidR="00187F50" w:rsidRPr="00786EBD">
        <w:rPr>
          <w:rFonts w:cstheme="minorHAnsi"/>
        </w:rPr>
        <w:fldChar w:fldCharType="begin"/>
      </w:r>
      <w:r w:rsidR="00187F50" w:rsidRPr="00786EBD">
        <w:rPr>
          <w:rFonts w:cstheme="minorHAnsi"/>
        </w:rPr>
        <w:instrText xml:space="preserve"> ADDIN ZOTERO_ITEM CSL_CITATION {"citationID":"bpmePWFo","properties":{"formattedCitation":"(Compton et al., 2019)","plainCitation":"(Compton et al., 2019)","noteIndex":0},"citationItems":[{"id":2176,"uris":["http://zotero.org/users/local/dCnfRmag/items/N38QDITB"],"itemData":{"id":2176,"type":"article-journal","container-title":"JAMA Pediatrics","DOI":"10.1001/jamapediatrics.2019.2081","ISSN":"2168-6203","issue":"9","journalAbbreviation":"JAMA Pediatr","language":"en","page":"809","source":"DOI.org (Crossref)","title":"Ensuring the Best Use of Data: The Adolescent Brain Cognitive Development Study","title-short":"Ensuring the Best Use of Data","volume":"173","author":[{"family":"Compton","given":"Wilson M."},{"family":"Dowling","given":"Gayathri J."},{"family":"Garavan","given":"Hugh"}],"issued":{"date-parts":[["2019",9,1]]}}}],"schema":"https://github.com/citation-style-language/schema/raw/master/csl-citation.json"} </w:instrText>
      </w:r>
      <w:r w:rsidR="00187F50" w:rsidRPr="00786EBD">
        <w:rPr>
          <w:rFonts w:cstheme="minorHAnsi"/>
        </w:rPr>
        <w:fldChar w:fldCharType="separate"/>
      </w:r>
      <w:r w:rsidR="00187F50" w:rsidRPr="00786EBD">
        <w:rPr>
          <w:rFonts w:cstheme="minorHAnsi"/>
        </w:rPr>
        <w:t>(Compton et al., 2019)</w:t>
      </w:r>
      <w:r w:rsidR="00187F50" w:rsidRPr="00786EBD">
        <w:rPr>
          <w:rFonts w:cstheme="minorHAnsi"/>
        </w:rPr>
        <w:fldChar w:fldCharType="end"/>
      </w:r>
      <w:r w:rsidR="00187F50" w:rsidRPr="00786EBD">
        <w:rPr>
          <w:rFonts w:cstheme="minorHAnsi"/>
        </w:rPr>
        <w:t>. Data are available for 11868 adolescents at baseline when participants were 9-10 years old, and sample attrition has been relatively low (participants at year one: 11220, year two: 10973, year three: 10336). While the full data set for the year four follow-up visit has not been released</w:t>
      </w:r>
      <w:r w:rsidRPr="00786EBD">
        <w:rPr>
          <w:rFonts w:cstheme="minorHAnsi"/>
        </w:rPr>
        <w:t xml:space="preserve"> (data currently available for 3718 participants)</w:t>
      </w:r>
      <w:r w:rsidR="00187F50" w:rsidRPr="00786EBD">
        <w:rPr>
          <w:rFonts w:cstheme="minorHAnsi"/>
        </w:rPr>
        <w:t xml:space="preserve">, based on prior attrition, information should be available for about 9826 adolescents. The proposed study will use outcome measures from year four follow-up visits, as preliminary data suggest that prevalence for psychopathology is much greater in year four compared to earlier timepoints. For example, current diagnoses of GAD in year four were 2.8 times larger than those in year </w:t>
      </w:r>
      <w:r w:rsidRPr="00786EBD">
        <w:rPr>
          <w:rFonts w:cstheme="minorHAnsi"/>
        </w:rPr>
        <w:t>two</w:t>
      </w:r>
      <w:r w:rsidR="00187F50" w:rsidRPr="00786EBD">
        <w:rPr>
          <w:rFonts w:cstheme="minorHAnsi"/>
        </w:rPr>
        <w:t xml:space="preserve">, and current diagnoses of MDD in year four were about four times larger than those in year </w:t>
      </w:r>
      <w:r w:rsidRPr="00786EBD">
        <w:rPr>
          <w:rFonts w:cstheme="minorHAnsi"/>
        </w:rPr>
        <w:t>two</w:t>
      </w:r>
      <w:r w:rsidR="00187F50" w:rsidRPr="00786EBD">
        <w:rPr>
          <w:rFonts w:cstheme="minorHAnsi"/>
        </w:rPr>
        <w:t>.</w:t>
      </w:r>
      <w:r w:rsidR="00A959E1" w:rsidRPr="00786EBD">
        <w:rPr>
          <w:rFonts w:cstheme="minorHAnsi"/>
        </w:rPr>
        <w:t xml:space="preserve"> In year four, youth participants were </w:t>
      </w:r>
      <w:r w:rsidRPr="00786EBD">
        <w:rPr>
          <w:rFonts w:cstheme="minorHAnsi"/>
        </w:rPr>
        <w:t>52.82% male, 47.15% female, and 0.02% intersex</w:t>
      </w:r>
      <w:r w:rsidR="00A959E1" w:rsidRPr="00786EBD">
        <w:rPr>
          <w:rFonts w:cstheme="minorHAnsi"/>
        </w:rPr>
        <w:t>.</w:t>
      </w:r>
      <w:r w:rsidR="00786EBD" w:rsidRPr="00786EBD">
        <w:rPr>
          <w:rFonts w:cstheme="minorHAnsi"/>
        </w:rPr>
        <w:t xml:space="preserve"> Youth parent-reported race was: 79.44% White, 16.10% Black/African American, 0.04% Alaska Native, 0.15% Native Hawaiian, 0.02% Guamanian, 0.09% Samoan, 0.26% other Pacific Islander, 0.92% Asian/Indian, 1.96% Chinese, 1.45% Filipino, 0.75% Japanese, 0.94% Korean, and 0.38% Vietnamese.</w:t>
      </w:r>
      <w:r w:rsidR="00A959E1" w:rsidRPr="00786EBD">
        <w:rPr>
          <w:rFonts w:cstheme="minorHAnsi"/>
        </w:rPr>
        <w:t xml:space="preserve"> Combined family household incomes pre-tax were as follows: </w:t>
      </w:r>
      <w:r w:rsidRPr="00786EBD">
        <w:rPr>
          <w:rFonts w:cstheme="minorHAnsi"/>
        </w:rPr>
        <w:t>1.86</w:t>
      </w:r>
      <w:r w:rsidR="00A959E1" w:rsidRPr="00786EBD">
        <w:rPr>
          <w:rFonts w:cstheme="minorHAnsi"/>
        </w:rPr>
        <w:t xml:space="preserve">% less than $5,000; </w:t>
      </w:r>
      <w:r w:rsidRPr="00786EBD">
        <w:rPr>
          <w:rFonts w:cstheme="minorHAnsi"/>
        </w:rPr>
        <w:t>1.69</w:t>
      </w:r>
      <w:r w:rsidR="00A959E1" w:rsidRPr="00786EBD">
        <w:rPr>
          <w:rFonts w:cstheme="minorHAnsi"/>
        </w:rPr>
        <w:t xml:space="preserve">% $5,000 through $11,999; </w:t>
      </w:r>
      <w:r w:rsidRPr="00786EBD">
        <w:rPr>
          <w:rFonts w:cstheme="minorHAnsi"/>
        </w:rPr>
        <w:t>1.43</w:t>
      </w:r>
      <w:r w:rsidR="00A959E1" w:rsidRPr="00786EBD">
        <w:rPr>
          <w:rFonts w:cstheme="minorHAnsi"/>
        </w:rPr>
        <w:t xml:space="preserve">% $12.000 through $15,999; </w:t>
      </w:r>
      <w:r w:rsidRPr="00786EBD">
        <w:rPr>
          <w:rFonts w:cstheme="minorHAnsi"/>
        </w:rPr>
        <w:t>3.25</w:t>
      </w:r>
      <w:r w:rsidR="00A959E1" w:rsidRPr="00786EBD">
        <w:rPr>
          <w:rFonts w:cstheme="minorHAnsi"/>
        </w:rPr>
        <w:t xml:space="preserve">% $16,000 through $24.999; </w:t>
      </w:r>
      <w:r w:rsidRPr="00786EBD">
        <w:rPr>
          <w:rFonts w:cstheme="minorHAnsi"/>
        </w:rPr>
        <w:t>4.14</w:t>
      </w:r>
      <w:r w:rsidR="00A959E1" w:rsidRPr="00786EBD">
        <w:rPr>
          <w:rFonts w:cstheme="minorHAnsi"/>
        </w:rPr>
        <w:t xml:space="preserve">% $25,000 through $34,999; </w:t>
      </w:r>
      <w:r w:rsidRPr="00786EBD">
        <w:rPr>
          <w:rFonts w:cstheme="minorHAnsi"/>
        </w:rPr>
        <w:t>6.56</w:t>
      </w:r>
      <w:r w:rsidR="00A959E1" w:rsidRPr="00786EBD">
        <w:rPr>
          <w:rFonts w:cstheme="minorHAnsi"/>
        </w:rPr>
        <w:t xml:space="preserve">% $35,000 through $49,999; </w:t>
      </w:r>
      <w:r w:rsidRPr="00786EBD">
        <w:rPr>
          <w:rFonts w:cstheme="minorHAnsi"/>
        </w:rPr>
        <w:t>10.84</w:t>
      </w:r>
      <w:r w:rsidR="00A959E1" w:rsidRPr="00786EBD">
        <w:rPr>
          <w:rFonts w:cstheme="minorHAnsi"/>
        </w:rPr>
        <w:t>% $50,000 through $74,999; 1</w:t>
      </w:r>
      <w:r w:rsidRPr="00786EBD">
        <w:rPr>
          <w:rFonts w:cstheme="minorHAnsi"/>
        </w:rPr>
        <w:t>2.64</w:t>
      </w:r>
      <w:r w:rsidR="00A959E1" w:rsidRPr="00786EBD">
        <w:rPr>
          <w:rFonts w:cstheme="minorHAnsi"/>
        </w:rPr>
        <w:t xml:space="preserve">% $75,000 through $99,999; </w:t>
      </w:r>
      <w:r w:rsidRPr="00786EBD">
        <w:rPr>
          <w:rFonts w:cstheme="minorHAnsi"/>
        </w:rPr>
        <w:t>32.92</w:t>
      </w:r>
      <w:r w:rsidR="00A959E1" w:rsidRPr="00786EBD">
        <w:rPr>
          <w:rFonts w:cstheme="minorHAnsi"/>
        </w:rPr>
        <w:t>% $100,000 through $199,999; and 1</w:t>
      </w:r>
      <w:r w:rsidRPr="00786EBD">
        <w:rPr>
          <w:rFonts w:cstheme="minorHAnsi"/>
        </w:rPr>
        <w:t>6.03</w:t>
      </w:r>
      <w:r w:rsidR="00A959E1" w:rsidRPr="00786EBD">
        <w:rPr>
          <w:rFonts w:cstheme="minorHAnsi"/>
        </w:rPr>
        <w:t>% $200,000 and greater.</w:t>
      </w:r>
      <w:r w:rsidR="00786EBD" w:rsidRPr="00786EBD">
        <w:rPr>
          <w:rFonts w:cstheme="minorHAnsi"/>
        </w:rPr>
        <w:t xml:space="preserve"> </w:t>
      </w:r>
    </w:p>
    <w:p w14:paraId="2A9E2F06" w14:textId="20677B75" w:rsidR="00187F50" w:rsidRPr="00786EBD" w:rsidRDefault="00187F50" w:rsidP="00DD095B">
      <w:pPr>
        <w:spacing w:line="480" w:lineRule="auto"/>
        <w:rPr>
          <w:rFonts w:cstheme="minorHAnsi"/>
          <w:b/>
          <w:bCs/>
        </w:rPr>
      </w:pPr>
      <w:r w:rsidRPr="00786EBD">
        <w:rPr>
          <w:rFonts w:cstheme="minorHAnsi"/>
          <w:b/>
          <w:bCs/>
        </w:rPr>
        <w:t>Genetics</w:t>
      </w:r>
    </w:p>
    <w:p w14:paraId="0269F1EA" w14:textId="43FC27EB" w:rsidR="00187F50" w:rsidRPr="00786EBD" w:rsidRDefault="00187F50" w:rsidP="00DD095B">
      <w:pPr>
        <w:spacing w:line="480" w:lineRule="auto"/>
        <w:ind w:firstLine="720"/>
        <w:rPr>
          <w:rFonts w:cstheme="minorHAnsi"/>
        </w:rPr>
      </w:pPr>
      <w:r w:rsidRPr="00786EBD">
        <w:rPr>
          <w:rFonts w:cstheme="minorHAnsi"/>
        </w:rPr>
        <w:lastRenderedPageBreak/>
        <w:t xml:space="preserve">Genetic material was collected primarily through saliva, though some participants provided blood samples. Genotyping was performed with Affymetrix Axiom Smokescreen Arrays and reads were aligned with Human Genome hg19 build. The ABCD Data Analysis, Informatics, and Resource Center performed quality control which included removal of variants with more than 10% missingness and removal of subjects with more than 20% missing calls or excessive relatedness </w:t>
      </w:r>
      <w:r w:rsidRPr="00786EBD">
        <w:rPr>
          <w:rFonts w:cstheme="minorHAnsi"/>
        </w:rPr>
        <w:fldChar w:fldCharType="begin"/>
      </w:r>
      <w:r w:rsidRPr="00786EBD">
        <w:rPr>
          <w:rFonts w:cstheme="minorHAnsi"/>
        </w:rPr>
        <w:instrText xml:space="preserve"> ADDIN ZOTERO_ITEM CSL_CITATION {"citationID":"UKPgYZU6","properties":{"formattedCitation":"(Fan et al., 2023)","plainCitation":"(Fan et al., 2023)","noteIndex":0},"citationItems":[{"id":4425,"uris":["http://zotero.org/users/local/dCnfRmag/items/2XLPVSLV"],"itemData":{"id":4425,"type":"article-journal","abstract":"The data release of Adolescent Brain Cognitive D­ evelopment® (ABCD) Study represents an extensive resource for investigating factors relating to child development and mental wellbeing. The genotype data of ABCD has been used extensively in the context of genetic analysis, including genome-wide association studies and polygenic score predictions. However, there are unique opportunities provided by ABCD genetic data that have not yet been fully tapped. The diverse genomic variability, the enriched relatedness among ABCD subsets, and the longitudinal design of the ABCD challenge researchers to perform novel analyses to gain deeper insight into human brain development. Genetic instruments derived from the ABCD genetic data, such as genetic principal components, can help to better control confounds beyond the context of genetic analyses. To facilitate the use genomic information in the ABCD for inference, we here detail the processing procedures, quality controls, general characteristics, and the corresponding resources in the ABCD genotype data of release 4.0.","container-title":"Behavior Genetics","DOI":"10.1007/s10519-023-10143-0","ISSN":"0001-8244, 1573-3297","issue":"3","journalAbbreviation":"Behav Genet","language":"en","page":"159-168","source":"DOI.org (Crossref)","title":"Genotype Data and Derived Genetic Instruments of Adolescent Brain Cognitive Development Study® for Better Understanding of Human Brain Development","volume":"53","author":[{"family":"Fan","given":"Chun Chieh"},{"family":"Loughnan","given":"Robert"},{"family":"Wilson","given":"Sylia"},{"family":"Hewitt","given":"John K."},{"literal":"ABCD Genetic Working Group"},{"family":"Agrawal","given":"Arpana"},{"family":"Dowling","given":"Gaya"},{"family":"Garavan","given":"Hugh"},{"family":"LeBlanc","given":"Kimberly"},{"family":"Neale","given":"Michael"},{"family":"Friedman","given":"Naomi"},{"family":"Madden","given":"Pamela"},{"family":"Little","given":"Roger"},{"family":"Brown","given":"Sandra A."},{"family":"Jernigan","given":"Terry"},{"family":"Thompson","given":"Wesley K."}],"issued":{"date-parts":[["2023",5]]}}}],"schema":"https://github.com/citation-style-language/schema/raw/master/csl-citation.json"} </w:instrText>
      </w:r>
      <w:r w:rsidRPr="00786EBD">
        <w:rPr>
          <w:rFonts w:cstheme="minorHAnsi"/>
        </w:rPr>
        <w:fldChar w:fldCharType="separate"/>
      </w:r>
      <w:r w:rsidRPr="00786EBD">
        <w:rPr>
          <w:rFonts w:cstheme="minorHAnsi"/>
        </w:rPr>
        <w:t>(Fan et al., 2023)</w:t>
      </w:r>
      <w:r w:rsidRPr="00786EBD">
        <w:rPr>
          <w:rFonts w:cstheme="minorHAnsi"/>
        </w:rPr>
        <w:fldChar w:fldCharType="end"/>
      </w:r>
      <w:r w:rsidRPr="00786EBD">
        <w:rPr>
          <w:rFonts w:cstheme="minorHAnsi"/>
        </w:rPr>
        <w:t xml:space="preserve">. </w:t>
      </w:r>
    </w:p>
    <w:p w14:paraId="462994F3" w14:textId="0CABA066" w:rsidR="00D713A1" w:rsidRPr="00786EBD" w:rsidRDefault="00D713A1" w:rsidP="00DD095B">
      <w:pPr>
        <w:spacing w:line="480" w:lineRule="auto"/>
        <w:rPr>
          <w:rFonts w:cstheme="minorHAnsi"/>
          <w:b/>
          <w:bCs/>
        </w:rPr>
      </w:pPr>
      <w:r w:rsidRPr="00786EBD">
        <w:rPr>
          <w:rFonts w:cstheme="minorHAnsi"/>
          <w:b/>
          <w:bCs/>
        </w:rPr>
        <w:t>Measures</w:t>
      </w:r>
    </w:p>
    <w:p w14:paraId="79B22B5D" w14:textId="77777777" w:rsidR="00187F50" w:rsidRPr="00861D53" w:rsidRDefault="00D713A1" w:rsidP="00DD095B">
      <w:pPr>
        <w:spacing w:line="480" w:lineRule="auto"/>
        <w:rPr>
          <w:rFonts w:cstheme="minorHAnsi"/>
          <w:b/>
          <w:bCs/>
          <w:i/>
          <w:iCs/>
        </w:rPr>
      </w:pPr>
      <w:r w:rsidRPr="00861D53">
        <w:rPr>
          <w:rFonts w:cstheme="minorHAnsi"/>
          <w:b/>
          <w:bCs/>
          <w:i/>
          <w:iCs/>
        </w:rPr>
        <w:t>Child Behavior Checklist (CBCL)</w:t>
      </w:r>
    </w:p>
    <w:p w14:paraId="330DF2F7" w14:textId="1D69250F" w:rsidR="0029514B" w:rsidRPr="00786EBD" w:rsidRDefault="00187F50" w:rsidP="00DD095B">
      <w:pPr>
        <w:spacing w:line="480" w:lineRule="auto"/>
        <w:ind w:firstLine="720"/>
        <w:rPr>
          <w:rFonts w:cstheme="minorHAnsi"/>
        </w:rPr>
      </w:pPr>
      <w:r w:rsidRPr="00786EBD">
        <w:rPr>
          <w:rFonts w:cstheme="minorHAnsi"/>
        </w:rPr>
        <w:t xml:space="preserve">The CBCL is part of the Achenbach System of Empirically Based Assessment and measures emotional and behavioral problems in youth </w:t>
      </w:r>
      <w:r w:rsidRPr="00786EBD">
        <w:rPr>
          <w:rFonts w:cstheme="minorHAnsi"/>
        </w:rPr>
        <w:fldChar w:fldCharType="begin"/>
      </w:r>
      <w:r w:rsidRPr="00786EBD">
        <w:rPr>
          <w:rFonts w:cstheme="minorHAnsi"/>
        </w:rPr>
        <w:instrText xml:space="preserve"> ADDIN ZOTERO_ITEM CSL_CITATION {"citationID":"11CBcqmq","properties":{"formattedCitation":"(T. M. Achenbach, 2009)","plainCitation":"(T. M. Achenbach, 2009)","noteIndex":0},"citationItems":[{"id":4731,"uris":["http://zotero.org/users/local/dCnfRmag/items/522T2IJK"],"itemData":{"id":4731,"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Pr="00786EBD">
        <w:rPr>
          <w:rFonts w:cstheme="minorHAnsi"/>
        </w:rPr>
        <w:fldChar w:fldCharType="separate"/>
      </w:r>
      <w:r w:rsidRPr="00786EBD">
        <w:rPr>
          <w:rFonts w:cstheme="minorHAnsi"/>
        </w:rPr>
        <w:t>(T. M. Achenbach, 2009)</w:t>
      </w:r>
      <w:r w:rsidRPr="00786EBD">
        <w:rPr>
          <w:rFonts w:cstheme="minorHAnsi"/>
        </w:rPr>
        <w:fldChar w:fldCharType="end"/>
      </w:r>
      <w:r w:rsidRPr="00786EBD">
        <w:rPr>
          <w:rFonts w:cstheme="minorHAnsi"/>
        </w:rPr>
        <w:t xml:space="preserve">. Score on 113 items are grouped into eight subscales (rule-breaking, aggression, withdrawn/depressed, anxious/depressed, somatic, attention problems, thought problems, and social problems) as well as composite scores for internalizing (withdrawn/depressed, anxious/depressed, and somatic subscales), externalizing (rule-breaking and aggression subscales), and total problems (all subscales). Scores are t-scored based on a mean of 50 points and a standard deviation of 10 points. Values between 65 and 69 are considered subclinical, while scores of 70 or more suggest clinically significant problems. Externalizing, internalizing, and total scores have high internal consistency (Cronbach’s α: .94) and high test-retest reliability (r = .92) </w:t>
      </w:r>
      <w:r w:rsidRPr="00786EBD">
        <w:rPr>
          <w:rFonts w:cstheme="minorHAnsi"/>
        </w:rPr>
        <w:fldChar w:fldCharType="begin"/>
      </w:r>
      <w:r w:rsidRPr="00786EBD">
        <w:rPr>
          <w:rFonts w:cstheme="minorHAnsi"/>
        </w:rPr>
        <w:instrText xml:space="preserve"> ADDIN ZOTERO_ITEM CSL_CITATION {"citationID":"pTEUAtak","properties":{"formattedCitation":"(T. Achenbach, 2011)","plainCitation":"(T. Achenbach, 2011)","noteIndex":0},"citationItems":[{"id":2252,"uris":["http://zotero.org/users/local/dCnfRmag/items/BFPI8J85"],"itemData":{"id":2252,"type":"book","title":"Encyclopedia of Clinical Neuropsychology","author":[{"family":"Achenbach","given":"Thomas"}],"issued":{"date-parts":[["2011"]]}}}],"schema":"https://github.com/citation-style-language/schema/raw/master/csl-citation.json"} </w:instrText>
      </w:r>
      <w:r w:rsidRPr="00786EBD">
        <w:rPr>
          <w:rFonts w:cstheme="minorHAnsi"/>
        </w:rPr>
        <w:fldChar w:fldCharType="separate"/>
      </w:r>
      <w:r w:rsidRPr="00786EBD">
        <w:rPr>
          <w:rFonts w:cstheme="minorHAnsi"/>
        </w:rPr>
        <w:t>(T. Achenbach, 2011)</w:t>
      </w:r>
      <w:r w:rsidRPr="00786EBD">
        <w:rPr>
          <w:rFonts w:cstheme="minorHAnsi"/>
        </w:rPr>
        <w:fldChar w:fldCharType="end"/>
      </w:r>
      <w:r w:rsidRPr="00786EBD">
        <w:rPr>
          <w:rFonts w:cstheme="minorHAnsi"/>
        </w:rPr>
        <w:t>. CBCL scores in the ABCD Study reflect caregiver assessments as it was not administered to youth.</w:t>
      </w:r>
    </w:p>
    <w:p w14:paraId="0CE7FF30" w14:textId="77777777" w:rsidR="00187F50" w:rsidRPr="00861D53" w:rsidRDefault="00187F50" w:rsidP="00DD095B">
      <w:pPr>
        <w:spacing w:line="480" w:lineRule="auto"/>
        <w:rPr>
          <w:rFonts w:cstheme="minorHAnsi"/>
          <w:b/>
          <w:bCs/>
          <w:i/>
          <w:iCs/>
        </w:rPr>
      </w:pPr>
      <w:r w:rsidRPr="00861D53">
        <w:rPr>
          <w:rFonts w:cstheme="minorHAnsi"/>
          <w:b/>
          <w:bCs/>
          <w:i/>
          <w:iCs/>
        </w:rPr>
        <w:t>Kiddie Schedule for Affective Disorders and Schizophrenia Computerized Version for DSM-5 (KSADS-COMP)</w:t>
      </w:r>
    </w:p>
    <w:p w14:paraId="1498E5C4" w14:textId="42630896" w:rsidR="00187F50" w:rsidRPr="00786EBD" w:rsidRDefault="00187F50" w:rsidP="00DD095B">
      <w:pPr>
        <w:spacing w:line="480" w:lineRule="auto"/>
        <w:ind w:firstLine="720"/>
        <w:rPr>
          <w:rFonts w:cstheme="minorHAnsi"/>
          <w:i/>
          <w:iCs/>
        </w:rPr>
      </w:pPr>
      <w:r w:rsidRPr="00786EBD">
        <w:rPr>
          <w:rFonts w:cstheme="minorHAnsi"/>
        </w:rPr>
        <w:t>The KSADS-COMP is a standardized interview with items based on DSM-5 criteria for psychiatric disorders such as including MDD, ADHD, PTSD</w:t>
      </w:r>
      <w:r w:rsidR="00B96523">
        <w:rPr>
          <w:rFonts w:cstheme="minorHAnsi"/>
        </w:rPr>
        <w:t>, and a variety of anxiety disorders</w:t>
      </w:r>
      <w:r w:rsidRPr="00786EBD">
        <w:rPr>
          <w:rFonts w:cstheme="minorHAnsi"/>
        </w:rPr>
        <w:t xml:space="preserve"> </w:t>
      </w:r>
      <w:r w:rsidRPr="00786EBD">
        <w:rPr>
          <w:rFonts w:cstheme="minorHAnsi"/>
        </w:rPr>
        <w:fldChar w:fldCharType="begin"/>
      </w:r>
      <w:r w:rsidRPr="00786EBD">
        <w:rPr>
          <w:rFonts w:cstheme="minorHAnsi"/>
        </w:rPr>
        <w:instrText xml:space="preserve"> ADDIN ZOTERO_ITEM CSL_CITATION {"citationID":"5E3aw4Zy","properties":{"formattedCitation":"(Kobak et al., 2013)","plainCitation":"(Kobak et al., 2013)","noteIndex":0},"citationItems":[{"id":4730,"uris":["http://zotero.org/users/local/dCnfRmag/items/I8F9WNNC"],"itemData":{"id":4730,"type":"article-journal","container-title":"Anxiety Disorders and Depression.(La Jolaa, CA)","title":"Computerized screening of comorbidity in adolescents with substance or psychiatric disorders","author":[{"family":"Kobak","given":"Kenneth A."},{"family":"Kratochvil","given":"C. J."},{"family":"Stanger","given":"C."},{"family":"Kaufman","given":"J."}],"issued":{"date-parts":[["2013"]]}}}],"schema":"https://github.com/citation-style-language/schema/raw/master/csl-citation.json"} </w:instrText>
      </w:r>
      <w:r w:rsidRPr="00786EBD">
        <w:rPr>
          <w:rFonts w:cstheme="minorHAnsi"/>
        </w:rPr>
        <w:fldChar w:fldCharType="separate"/>
      </w:r>
      <w:r w:rsidRPr="00786EBD">
        <w:rPr>
          <w:rFonts w:cstheme="minorHAnsi"/>
        </w:rPr>
        <w:t>(Kobak et al., 2013)</w:t>
      </w:r>
      <w:r w:rsidRPr="00786EBD">
        <w:rPr>
          <w:rFonts w:cstheme="minorHAnsi"/>
        </w:rPr>
        <w:fldChar w:fldCharType="end"/>
      </w:r>
      <w:r w:rsidRPr="00786EBD">
        <w:rPr>
          <w:rFonts w:cstheme="minorHAnsi"/>
        </w:rPr>
        <w:t xml:space="preserve">. It has good internal reliability (Cronbach’s α = .91) and convergent validity with clinician-administered </w:t>
      </w:r>
      <w:r w:rsidRPr="00786EBD">
        <w:rPr>
          <w:rFonts w:cstheme="minorHAnsi"/>
        </w:rPr>
        <w:lastRenderedPageBreak/>
        <w:t xml:space="preserve">scales such as the CBCL </w:t>
      </w:r>
      <w:r w:rsidRPr="00786EBD">
        <w:rPr>
          <w:rFonts w:cstheme="minorHAnsi"/>
        </w:rPr>
        <w:fldChar w:fldCharType="begin"/>
      </w:r>
      <w:r w:rsidRPr="00786EBD">
        <w:rPr>
          <w:rFonts w:cstheme="minorHAnsi"/>
        </w:rPr>
        <w:instrText xml:space="preserve"> ADDIN ZOTERO_ITEM CSL_CITATION {"citationID":"TMjqZz0p","properties":{"formattedCitation":"(Townsend et al., 2020)","plainCitation":"(Townsend et al., 2020)","noteIndex":0},"citationItems":[{"id":4736,"uris":["http://zotero.org/users/local/dCnfRmag/items/YTS9T3MF"],"itemData":{"id":4736,"type":"article-journal","abstract":"Objective\nTo present initial validity data on three web-based computerized versions of the Kiddie Schedule for Affective Disorders and Schizophrenia (KSADS-COMP).\nMethod\nThe sample for evaluating the validity of the clinician-administered KSADS-COMP included 511 youths 6–18 years of age who were participants in the Child Mind Institute Healthy Brain Network. The sample for evaluating the parent and youth self-administered versions of the KSADS-COMP included 158 youths 11-17 years of age recruited from three academic institutions.\nResults\nAverage administration time for completing the combined parent and youth clinician-administered KSADS-COMP was less time than previously reported for completing the paper-and-pencil K-SADS with only one informant (91.9 ± 50.1 minutes). Average administration times for the youth and parent self-administered KSADS-COMP were 50.9 ± 28.0 minutes and 63.2 ± 38.3 minutes, respectively, and youths and parents rated their experience using the web-based self-administered KSADS-COMP versions very positively. Diagnoses generated with all three KSADS-COMP versions demonstrated good convergent validity against established clinical rating scales and dimensional diagnostic-specific ratings derived from the KSADS-COMP. When parent and youth self-administered KSADS-COMP data were integrated, good to excellent concordance was also achieved between diagnoses derived using the self-administered and clinician-administered KSADS-COMP versions (area under the curve = 0.89–1.00).\nConclusion\nThe three versions of the KSADS-COMP demonstrate promising psychometric properties, while offering efficiency in administration and scoring. The clinician-administered KSADS-COMP shows utility not only for research, but also for implementation in clinical practice, with self-report preinterview ratings that streamline administration. The self-administered KSADS-COMP versions have numerous potential research and clinical applications, including in large-scale epidemiological studies, in schools, in emergency departments, and in telehealth to address the critical shortage of child and adolescent mental health specialists.\nClinical trial registration information\nComputerized Screening for Comorbidity in Adolescents With Substance or Psychiatric Disorders; https://clinicaltrials.gov/; NCT01866956.","container-title":"Journal of the American Academy of Child &amp; Adolescent Psychiatry","DOI":"10.1016/j.jaac.2019.05.009","ISSN":"0890-8567","issue":"2","journalAbbreviation":"Journal of the American Academy of Child &amp; Adolescent Psychiatry","page":"309-325","source":"ScienceDirect","title":"Development of Three Web-Based Computerized Versions of the Kiddie Schedule for Affective Disorders and Schizophrenia Child Psychiatric Diagnostic Interview: Preliminary Validity Data","title-short":"Development of Three Web-Based Computerized Versions of the Kiddie Schedule for Affective Disorders and Schizophrenia Child Psychiatric Diagnostic Interview","volume":"59","author":[{"family":"Townsend","given":"Lisa"},{"family":"Kobak","given":"Kenneth"},{"family":"Kearney","given":"Catherine"},{"family":"Milham","given":"Michael"},{"family":"Andreotti","given":"Charissa"},{"family":"Escalera","given":"Jasmine"},{"family":"Alexander","given":"Lindsay"},{"family":"Gill","given":"Mary Kay"},{"family":"Birmaher","given":"Boris"},{"family":"Sylvester","given":"Raeanne"},{"family":"Rice","given":"Dawn"},{"family":"Deep","given":"Alison"},{"family":"Kaufman","given":"Joan"}],"issued":{"date-parts":[["2020",2,1]]}}}],"schema":"https://github.com/citation-style-language/schema/raw/master/csl-citation.json"} </w:instrText>
      </w:r>
      <w:r w:rsidRPr="00786EBD">
        <w:rPr>
          <w:rFonts w:cstheme="minorHAnsi"/>
        </w:rPr>
        <w:fldChar w:fldCharType="separate"/>
      </w:r>
      <w:r w:rsidRPr="00786EBD">
        <w:rPr>
          <w:rFonts w:cstheme="minorHAnsi"/>
        </w:rPr>
        <w:t>(Townsend et al., 2020)</w:t>
      </w:r>
      <w:r w:rsidRPr="00786EBD">
        <w:rPr>
          <w:rFonts w:cstheme="minorHAnsi"/>
        </w:rPr>
        <w:fldChar w:fldCharType="end"/>
      </w:r>
      <w:r w:rsidRPr="00786EBD">
        <w:rPr>
          <w:rFonts w:cstheme="minorHAnsi"/>
        </w:rPr>
        <w:t xml:space="preserve">. The KSADS has adequate test-retest reliability (κ = .63 to 1.00) </w:t>
      </w:r>
      <w:r w:rsidRPr="00786EBD">
        <w:rPr>
          <w:rFonts w:cstheme="minorHAnsi"/>
        </w:rPr>
        <w:fldChar w:fldCharType="begin"/>
      </w:r>
      <w:r w:rsidRPr="00786EBD">
        <w:rPr>
          <w:rFonts w:cstheme="minorHAnsi"/>
        </w:rPr>
        <w:instrText xml:space="preserve"> ADDIN ZOTERO_ITEM CSL_CITATION {"citationID":"omm9Wlcf","properties":{"formattedCitation":"(Kaufman et al., 1997)","plainCitation":"(Kaufman et al., 1997)","noteIndex":0},"citationItems":[{"id":4738,"uris":["http://zotero.org/users/local/dCnfRmag/items/YRRICMGZ"],"itemData":{"id":4738,"type":"article-journal","abstract":"Objective\n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nMethod\n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8 days).\nResults\nRating scale data support the concurrent validity of screens and K-SADS-PL diagnoses. Interrater agreement in scoring screens and diagnoses was high (range: 93% to 100%). Test-retest reliability κ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nConclusion\nResults suggest the K-SADS-PL generates reliable and valid child psychiatric diagnoses. J. Am. Acad. Child Adolesc. Psychiatry, 1997, 36(7): 980–988.","container-title":"Journal of the American Academy of Child &amp; Adolescent Psychiatry","DOI":"10.1097/00004583-199707000-00021","ISSN":"0890-8567","issue":"7","journalAbbreviation":"Journal of the American Academy of Child &amp; Adolescent Psychiatry","page":"980-988","source":"ScienceDirect","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OAN"},{"family":"Birmaher","given":"BORIS"},{"family":"Brent","given":"DAVID"},{"family":"Rao","given":"UMA"},{"family":"Flynn","given":"CYNTHIA"},{"family":"Moreci","given":"PAULA"},{"family":"Williamson","given":"DOUGLAS"},{"family":"Ryan","given":"NEAL"}],"issued":{"date-parts":[["1997",7,1]]}}}],"schema":"https://github.com/citation-style-language/schema/raw/master/csl-citation.json"} </w:instrText>
      </w:r>
      <w:r w:rsidRPr="00786EBD">
        <w:rPr>
          <w:rFonts w:cstheme="minorHAnsi"/>
        </w:rPr>
        <w:fldChar w:fldCharType="separate"/>
      </w:r>
      <w:r w:rsidRPr="00786EBD">
        <w:rPr>
          <w:rFonts w:cstheme="minorHAnsi"/>
        </w:rPr>
        <w:t>(Kaufman et al., 1997)</w:t>
      </w:r>
      <w:r w:rsidRPr="00786EBD">
        <w:rPr>
          <w:rFonts w:cstheme="minorHAnsi"/>
        </w:rPr>
        <w:fldChar w:fldCharType="end"/>
      </w:r>
      <w:r w:rsidRPr="00786EBD">
        <w:rPr>
          <w:rFonts w:cstheme="minorHAnsi"/>
        </w:rPr>
        <w:t>. The present study will consider both past and present diagnoses and will include information from both youth and caregiver reports when available. ADHD and PTSD items were not administered to youth.</w:t>
      </w:r>
    </w:p>
    <w:p w14:paraId="54FA55C8" w14:textId="77777777" w:rsidR="00786EBD" w:rsidRPr="00786EBD" w:rsidRDefault="00786EBD" w:rsidP="00DD095B">
      <w:pPr>
        <w:spacing w:line="480" w:lineRule="auto"/>
        <w:rPr>
          <w:rFonts w:cstheme="minorHAnsi"/>
          <w:b/>
          <w:bCs/>
        </w:rPr>
      </w:pPr>
      <w:r w:rsidRPr="00786EBD">
        <w:rPr>
          <w:rFonts w:cstheme="minorHAnsi"/>
          <w:b/>
          <w:bCs/>
        </w:rPr>
        <w:t>Ancestry</w:t>
      </w:r>
    </w:p>
    <w:p w14:paraId="22B9AFE7" w14:textId="3039F474" w:rsidR="00786EBD" w:rsidRPr="00786EBD" w:rsidRDefault="00786EBD" w:rsidP="00DD095B">
      <w:pPr>
        <w:spacing w:line="480" w:lineRule="auto"/>
        <w:ind w:firstLine="720"/>
        <w:rPr>
          <w:rFonts w:cstheme="minorHAnsi"/>
          <w:b/>
          <w:bCs/>
        </w:rPr>
      </w:pPr>
      <w:r w:rsidRPr="00786EBD">
        <w:rPr>
          <w:rFonts w:cstheme="minorHAnsi"/>
        </w:rPr>
        <w:t xml:space="preserve">Principal component analysis was performed on unpruned ABCD data with the conservative Hardy-Weinberg flag using plink. Prior work identified the first eight principal components (PCs) as the optimal number to account for ancestry in this sample (J. Zhu and M. </w:t>
      </w:r>
      <w:proofErr w:type="spellStart"/>
      <w:r w:rsidRPr="00786EBD">
        <w:rPr>
          <w:rFonts w:cstheme="minorHAnsi"/>
        </w:rPr>
        <w:t>Hyat</w:t>
      </w:r>
      <w:proofErr w:type="spellEnd"/>
      <w:r w:rsidRPr="00786EBD">
        <w:rPr>
          <w:rFonts w:cstheme="minorHAnsi"/>
        </w:rPr>
        <w:t xml:space="preserve">, personal communication, February 2024). Samples were separated into three ancestry groups (African, American admixed, and European) using a random forest model with a probability threshold of 0.7 (J. Zhu and M. </w:t>
      </w:r>
      <w:proofErr w:type="spellStart"/>
      <w:r w:rsidRPr="00786EBD">
        <w:rPr>
          <w:rFonts w:cstheme="minorHAnsi"/>
        </w:rPr>
        <w:t>Hyat</w:t>
      </w:r>
      <w:proofErr w:type="spellEnd"/>
      <w:r w:rsidRPr="00786EBD">
        <w:rPr>
          <w:rFonts w:cstheme="minorHAnsi"/>
        </w:rPr>
        <w:t xml:space="preserve">, personal communication, February 2024). After applying this threshold, genetic data </w:t>
      </w:r>
      <w:r>
        <w:rPr>
          <w:rFonts w:cstheme="minorHAnsi"/>
        </w:rPr>
        <w:t>was</w:t>
      </w:r>
      <w:r w:rsidRPr="00786EBD">
        <w:rPr>
          <w:rFonts w:cstheme="minorHAnsi"/>
        </w:rPr>
        <w:t xml:space="preserve"> </w:t>
      </w:r>
      <w:r>
        <w:rPr>
          <w:rFonts w:cstheme="minorHAnsi"/>
        </w:rPr>
        <w:t xml:space="preserve">currently </w:t>
      </w:r>
      <w:r w:rsidRPr="00786EBD">
        <w:rPr>
          <w:rFonts w:cstheme="minorHAnsi"/>
        </w:rPr>
        <w:t xml:space="preserve">available for </w:t>
      </w:r>
      <w:r>
        <w:rPr>
          <w:rFonts w:cstheme="minorHAnsi"/>
        </w:rPr>
        <w:t xml:space="preserve">3307 participants </w:t>
      </w:r>
      <w:r w:rsidR="006016E1">
        <w:rPr>
          <w:rFonts w:cstheme="minorHAnsi"/>
        </w:rPr>
        <w:t xml:space="preserve">(2299 European ancestry, 517 African ancestry, 491 American admixed ancestry) </w:t>
      </w:r>
      <w:r>
        <w:rPr>
          <w:rFonts w:cstheme="minorHAnsi"/>
        </w:rPr>
        <w:t xml:space="preserve">in year four. </w:t>
      </w:r>
    </w:p>
    <w:p w14:paraId="7B0F0347" w14:textId="77777777" w:rsidR="00187F50" w:rsidRPr="00786EBD" w:rsidRDefault="00187F50" w:rsidP="00DD095B">
      <w:pPr>
        <w:spacing w:line="480" w:lineRule="auto"/>
        <w:rPr>
          <w:rFonts w:cstheme="minorHAnsi"/>
          <w:b/>
          <w:bCs/>
        </w:rPr>
      </w:pPr>
      <w:r w:rsidRPr="00786EBD">
        <w:rPr>
          <w:rFonts w:cstheme="minorHAnsi"/>
          <w:b/>
          <w:bCs/>
        </w:rPr>
        <w:t>Genetic Relatedness</w:t>
      </w:r>
    </w:p>
    <w:p w14:paraId="36EE3660" w14:textId="13FCD7AD" w:rsidR="00187F50" w:rsidRPr="00786EBD" w:rsidRDefault="00187F50" w:rsidP="00DD095B">
      <w:pPr>
        <w:spacing w:line="480" w:lineRule="auto"/>
        <w:ind w:firstLine="720"/>
        <w:rPr>
          <w:rFonts w:cstheme="minorHAnsi"/>
          <w:b/>
          <w:bCs/>
        </w:rPr>
      </w:pPr>
      <w:r w:rsidRPr="00786EBD">
        <w:rPr>
          <w:rFonts w:cstheme="minorHAnsi"/>
        </w:rPr>
        <w:t>To account for genetic relatedness between participants, genetic relatedness matri</w:t>
      </w:r>
      <w:r w:rsidR="00786EBD">
        <w:rPr>
          <w:rFonts w:cstheme="minorHAnsi"/>
        </w:rPr>
        <w:t>ces</w:t>
      </w:r>
      <w:r w:rsidRPr="00786EBD">
        <w:rPr>
          <w:rFonts w:cstheme="minorHAnsi"/>
        </w:rPr>
        <w:t xml:space="preserve"> </w:t>
      </w:r>
      <w:r w:rsidR="00FF6D7D">
        <w:rPr>
          <w:rFonts w:cstheme="minorHAnsi"/>
        </w:rPr>
        <w:t xml:space="preserve">(GRMs) </w:t>
      </w:r>
      <w:r w:rsidRPr="00786EBD">
        <w:rPr>
          <w:rFonts w:cstheme="minorHAnsi"/>
        </w:rPr>
        <w:t>w</w:t>
      </w:r>
      <w:r w:rsidR="00786EBD">
        <w:rPr>
          <w:rFonts w:cstheme="minorHAnsi"/>
        </w:rPr>
        <w:t>ere</w:t>
      </w:r>
      <w:r w:rsidRPr="00786EBD">
        <w:rPr>
          <w:rFonts w:cstheme="minorHAnsi"/>
        </w:rPr>
        <w:t xml:space="preserve"> calculated </w:t>
      </w:r>
      <w:r w:rsidR="00786EBD">
        <w:rPr>
          <w:rFonts w:cstheme="minorHAnsi"/>
        </w:rPr>
        <w:t xml:space="preserve">for each ancestry </w:t>
      </w:r>
      <w:r w:rsidRPr="00786EBD">
        <w:rPr>
          <w:rFonts w:cstheme="minorHAnsi"/>
        </w:rPr>
        <w:t xml:space="preserve">using plink </w:t>
      </w:r>
      <w:r w:rsidRPr="00786EBD">
        <w:rPr>
          <w:rFonts w:cstheme="minorHAnsi"/>
        </w:rPr>
        <w:fldChar w:fldCharType="begin"/>
      </w:r>
      <w:r w:rsidRPr="00786EBD">
        <w:rPr>
          <w:rFonts w:cstheme="minorHAnsi"/>
        </w:rPr>
        <w:instrText xml:space="preserve"> ADDIN ZOTERO_ITEM CSL_CITATION {"citationID":"jMd1RM5J","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Pr="00786EBD">
        <w:rPr>
          <w:rFonts w:cstheme="minorHAnsi"/>
        </w:rPr>
        <w:fldChar w:fldCharType="separate"/>
      </w:r>
      <w:r w:rsidRPr="00786EBD">
        <w:rPr>
          <w:rFonts w:cstheme="minorHAnsi"/>
        </w:rPr>
        <w:t>(Purcell et al., 2007)</w:t>
      </w:r>
      <w:r w:rsidRPr="00786EBD">
        <w:rPr>
          <w:rFonts w:cstheme="minorHAnsi"/>
        </w:rPr>
        <w:fldChar w:fldCharType="end"/>
      </w:r>
      <w:r w:rsidRPr="00786EBD">
        <w:rPr>
          <w:rFonts w:cstheme="minorHAnsi"/>
        </w:rPr>
        <w:t xml:space="preserve"> based on unpruned ABCD data (J. Zhu and M. </w:t>
      </w:r>
      <w:proofErr w:type="spellStart"/>
      <w:r w:rsidRPr="00786EBD">
        <w:rPr>
          <w:rFonts w:cstheme="minorHAnsi"/>
        </w:rPr>
        <w:t>Hyat</w:t>
      </w:r>
      <w:proofErr w:type="spellEnd"/>
      <w:r w:rsidRPr="00786EBD">
        <w:rPr>
          <w:rFonts w:cstheme="minorHAnsi"/>
        </w:rPr>
        <w:t xml:space="preserve">, personal communication, February 2024). </w:t>
      </w:r>
    </w:p>
    <w:p w14:paraId="164680DF" w14:textId="14330027" w:rsidR="0052769A" w:rsidRPr="004F1A6D" w:rsidRDefault="0052769A" w:rsidP="00DD095B">
      <w:pPr>
        <w:spacing w:line="480" w:lineRule="auto"/>
        <w:rPr>
          <w:rFonts w:cstheme="minorHAnsi"/>
          <w:b/>
          <w:bCs/>
        </w:rPr>
      </w:pPr>
      <w:r w:rsidRPr="00786EBD">
        <w:rPr>
          <w:rFonts w:cstheme="minorHAnsi"/>
          <w:b/>
          <w:bCs/>
        </w:rPr>
        <w:t>Polygenic Risk Scores (PRS)</w:t>
      </w:r>
    </w:p>
    <w:p w14:paraId="6C11A0C8" w14:textId="53CBBCAE" w:rsidR="0080017A" w:rsidRDefault="00B80B08" w:rsidP="00DD095B">
      <w:pPr>
        <w:spacing w:line="480" w:lineRule="auto"/>
        <w:ind w:firstLine="720"/>
        <w:rPr>
          <w:rFonts w:cstheme="minorHAnsi"/>
        </w:rPr>
      </w:pPr>
      <w:r w:rsidRPr="004F1A6D">
        <w:rPr>
          <w:rFonts w:cstheme="minorHAnsi"/>
        </w:rPr>
        <w:t xml:space="preserve">Stress-sensitivity </w:t>
      </w:r>
      <w:r w:rsidR="0080017A">
        <w:rPr>
          <w:rFonts w:cstheme="minorHAnsi"/>
        </w:rPr>
        <w:t xml:space="preserve">used for the preliminary results included here </w:t>
      </w:r>
      <w:r w:rsidRPr="004F1A6D">
        <w:rPr>
          <w:rFonts w:cstheme="minorHAnsi"/>
        </w:rPr>
        <w:t>were generated</w:t>
      </w:r>
      <w:r w:rsidR="00187F50" w:rsidRPr="004F1A6D">
        <w:rPr>
          <w:rFonts w:cstheme="minorHAnsi"/>
        </w:rPr>
        <w:t xml:space="preserve"> with plink </w:t>
      </w:r>
      <w:r w:rsidR="00187F50" w:rsidRPr="004F1A6D">
        <w:rPr>
          <w:rFonts w:cstheme="minorHAnsi"/>
        </w:rPr>
        <w:fldChar w:fldCharType="begin"/>
      </w:r>
      <w:r w:rsidR="00187F50" w:rsidRPr="004F1A6D">
        <w:rPr>
          <w:rFonts w:cstheme="minorHAnsi"/>
        </w:rPr>
        <w:instrText xml:space="preserve"> ADDIN ZOTERO_ITEM CSL_CITATION {"citationID":"w2fJulsq","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187F50" w:rsidRPr="004F1A6D">
        <w:rPr>
          <w:rFonts w:cstheme="minorHAnsi"/>
        </w:rPr>
        <w:fldChar w:fldCharType="separate"/>
      </w:r>
      <w:r w:rsidR="00187F50" w:rsidRPr="004F1A6D">
        <w:rPr>
          <w:rFonts w:cstheme="minorHAnsi"/>
        </w:rPr>
        <w:t>(Purcell et al., 2007)</w:t>
      </w:r>
      <w:r w:rsidR="00187F50" w:rsidRPr="004F1A6D">
        <w:rPr>
          <w:rFonts w:cstheme="minorHAnsi"/>
        </w:rPr>
        <w:fldChar w:fldCharType="end"/>
      </w:r>
      <w:r w:rsidR="00187F50" w:rsidRPr="004F1A6D">
        <w:rPr>
          <w:rFonts w:cstheme="minorHAnsi"/>
        </w:rPr>
        <w:t xml:space="preserve"> based on summary statistics from Penner-</w:t>
      </w:r>
      <w:proofErr w:type="spellStart"/>
      <w:r w:rsidR="00187F50" w:rsidRPr="004F1A6D">
        <w:rPr>
          <w:rFonts w:cstheme="minorHAnsi"/>
        </w:rPr>
        <w:t>Goeke</w:t>
      </w:r>
      <w:proofErr w:type="spellEnd"/>
      <w:r w:rsidR="00187F50" w:rsidRPr="004F1A6D">
        <w:rPr>
          <w:rFonts w:cstheme="minorHAnsi"/>
        </w:rPr>
        <w:t xml:space="preserve"> et al. </w:t>
      </w:r>
      <w:r w:rsidR="00187F50" w:rsidRPr="004F1A6D">
        <w:rPr>
          <w:rFonts w:cstheme="minorHAnsi"/>
        </w:rPr>
        <w:fldChar w:fldCharType="begin"/>
      </w:r>
      <w:r w:rsidR="00187F50" w:rsidRPr="004F1A6D">
        <w:rPr>
          <w:rFonts w:cstheme="minorHAnsi"/>
        </w:rPr>
        <w:instrText xml:space="preserve"> ADDIN ZOTERO_ITEM CSL_CITATION {"citationID":"mi5WGhLZ","properties":{"formattedCitation":"(2023)","plainCitation":"(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label":"page","suppress-author":true}],"schema":"https://github.com/citation-style-language/schema/raw/master/csl-citation.json"} </w:instrText>
      </w:r>
      <w:r w:rsidR="00187F50" w:rsidRPr="004F1A6D">
        <w:rPr>
          <w:rFonts w:cstheme="minorHAnsi"/>
        </w:rPr>
        <w:fldChar w:fldCharType="separate"/>
      </w:r>
      <w:r w:rsidR="00187F50" w:rsidRPr="004F1A6D">
        <w:rPr>
          <w:rFonts w:cstheme="minorHAnsi"/>
        </w:rPr>
        <w:t>(2023)</w:t>
      </w:r>
      <w:r w:rsidR="00187F50" w:rsidRPr="004F1A6D">
        <w:rPr>
          <w:rFonts w:cstheme="minorHAnsi"/>
        </w:rPr>
        <w:fldChar w:fldCharType="end"/>
      </w:r>
      <w:r w:rsidR="0080017A">
        <w:rPr>
          <w:rFonts w:cstheme="minorHAnsi"/>
        </w:rPr>
        <w:t xml:space="preserve">. </w:t>
      </w:r>
      <w:r w:rsidR="00187F50" w:rsidRPr="004F1A6D">
        <w:rPr>
          <w:rFonts w:cstheme="minorHAnsi"/>
        </w:rPr>
        <w:t xml:space="preserve">Briefly, </w:t>
      </w:r>
      <w:r w:rsidR="0080017A">
        <w:rPr>
          <w:rFonts w:cstheme="minorHAnsi"/>
        </w:rPr>
        <w:t xml:space="preserve">for each PRS, </w:t>
      </w:r>
      <w:r w:rsidR="00187F50" w:rsidRPr="004F1A6D">
        <w:rPr>
          <w:rFonts w:cstheme="minorHAnsi"/>
        </w:rPr>
        <w:t>a data frame containing risk allele</w:t>
      </w:r>
      <w:r w:rsidR="0080017A">
        <w:rPr>
          <w:rFonts w:cstheme="minorHAnsi"/>
        </w:rPr>
        <w:t>s</w:t>
      </w:r>
      <w:r w:rsidR="00187F50" w:rsidRPr="004F1A6D">
        <w:rPr>
          <w:rFonts w:cstheme="minorHAnsi"/>
        </w:rPr>
        <w:t xml:space="preserve"> and </w:t>
      </w:r>
      <w:r w:rsidR="0080017A">
        <w:rPr>
          <w:rFonts w:cstheme="minorHAnsi"/>
        </w:rPr>
        <w:t xml:space="preserve">their associated </w:t>
      </w:r>
      <w:r w:rsidR="00187F50" w:rsidRPr="004F1A6D">
        <w:rPr>
          <w:rFonts w:cstheme="minorHAnsi"/>
        </w:rPr>
        <w:t>effect size</w:t>
      </w:r>
      <w:r w:rsidR="0080017A">
        <w:rPr>
          <w:rFonts w:cstheme="minorHAnsi"/>
        </w:rPr>
        <w:t>s</w:t>
      </w:r>
      <w:r w:rsidR="00187F50" w:rsidRPr="004F1A6D">
        <w:rPr>
          <w:rFonts w:cstheme="minorHAnsi"/>
        </w:rPr>
        <w:t xml:space="preserve"> for each SNP </w:t>
      </w:r>
      <w:r w:rsidRPr="004F1A6D">
        <w:rPr>
          <w:rFonts w:cstheme="minorHAnsi"/>
        </w:rPr>
        <w:t>was</w:t>
      </w:r>
      <w:r w:rsidR="00187F50" w:rsidRPr="004F1A6D">
        <w:rPr>
          <w:rFonts w:cstheme="minorHAnsi"/>
        </w:rPr>
        <w:t xml:space="preserve"> provided to plink, and plink then calculate</w:t>
      </w:r>
      <w:r w:rsidRPr="004F1A6D">
        <w:rPr>
          <w:rFonts w:cstheme="minorHAnsi"/>
        </w:rPr>
        <w:t>d</w:t>
      </w:r>
      <w:r w:rsidR="00187F50" w:rsidRPr="004F1A6D">
        <w:rPr>
          <w:rFonts w:cstheme="minorHAnsi"/>
        </w:rPr>
        <w:t xml:space="preserve"> the sum of the risk alleles for each participant weighted by effect size.</w:t>
      </w:r>
      <w:r w:rsidR="0080017A">
        <w:rPr>
          <w:rFonts w:cstheme="minorHAnsi"/>
        </w:rPr>
        <w:t xml:space="preserve"> </w:t>
      </w:r>
    </w:p>
    <w:p w14:paraId="5A0700F4" w14:textId="4AD0ACFA" w:rsidR="0052769A" w:rsidRDefault="008D456C" w:rsidP="00DD095B">
      <w:pPr>
        <w:spacing w:line="480" w:lineRule="auto"/>
        <w:ind w:firstLine="720"/>
        <w:rPr>
          <w:rFonts w:cstheme="minorHAnsi"/>
        </w:rPr>
      </w:pPr>
      <w:r>
        <w:rPr>
          <w:rFonts w:cstheme="minorHAnsi"/>
        </w:rPr>
        <w:lastRenderedPageBreak/>
        <w:t>Final</w:t>
      </w:r>
      <w:r w:rsidR="001919C6">
        <w:rPr>
          <w:rFonts w:cstheme="minorHAnsi"/>
        </w:rPr>
        <w:t xml:space="preserve"> results will compare </w:t>
      </w:r>
      <w:r>
        <w:rPr>
          <w:rFonts w:cstheme="minorHAnsi"/>
        </w:rPr>
        <w:t>stress-sensitivity PRS to PRS</w:t>
      </w:r>
      <w:r w:rsidR="0080017A">
        <w:rPr>
          <w:rFonts w:cstheme="minorHAnsi"/>
        </w:rPr>
        <w:t xml:space="preserve"> for </w:t>
      </w:r>
      <w:r w:rsidR="008978A3">
        <w:rPr>
          <w:rFonts w:cstheme="minorHAnsi"/>
        </w:rPr>
        <w:t xml:space="preserve">MDD, </w:t>
      </w:r>
      <w:r w:rsidR="00B80B08" w:rsidRPr="004F1A6D">
        <w:rPr>
          <w:rFonts w:cstheme="minorHAnsi"/>
        </w:rPr>
        <w:t>ADHD, PTSD</w:t>
      </w:r>
      <w:r w:rsidR="004F1A6D" w:rsidRPr="004F1A6D">
        <w:rPr>
          <w:rFonts w:cstheme="minorHAnsi"/>
        </w:rPr>
        <w:t xml:space="preserve">, </w:t>
      </w:r>
      <w:r w:rsidR="00B80B08" w:rsidRPr="004F1A6D">
        <w:rPr>
          <w:rFonts w:cstheme="minorHAnsi"/>
        </w:rPr>
        <w:t xml:space="preserve">and anxiety </w:t>
      </w:r>
      <w:r w:rsidR="004F1A6D" w:rsidRPr="004F1A6D">
        <w:rPr>
          <w:rFonts w:cstheme="minorHAnsi"/>
        </w:rPr>
        <w:t xml:space="preserve">disorders calculated based on summary statistics from </w:t>
      </w:r>
      <w:r w:rsidR="008978A3" w:rsidRPr="004F1A6D">
        <w:rPr>
          <w:rFonts w:cstheme="minorHAnsi"/>
        </w:rPr>
        <w:t xml:space="preserve">Howard et al. </w:t>
      </w:r>
      <w:r w:rsidR="008978A3" w:rsidRPr="004F1A6D">
        <w:rPr>
          <w:rFonts w:cstheme="minorHAnsi"/>
        </w:rPr>
        <w:fldChar w:fldCharType="begin"/>
      </w:r>
      <w:r w:rsidR="008978A3" w:rsidRPr="004F1A6D">
        <w:rPr>
          <w:rFonts w:cstheme="minorHAnsi"/>
        </w:rPr>
        <w:instrText xml:space="preserve"> ADDIN ZOTERO_ITEM CSL_CITATION {"citationID":"f9FjaSOa","properties":{"formattedCitation":"(2019)","plainCitation":"(2019)","noteIndex":0},"citationItems":[{"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label":"page","suppress-author":true}],"schema":"https://github.com/citation-style-language/schema/raw/master/csl-citation.json"} </w:instrText>
      </w:r>
      <w:r w:rsidR="008978A3" w:rsidRPr="004F1A6D">
        <w:rPr>
          <w:rFonts w:cstheme="minorHAnsi"/>
        </w:rPr>
        <w:fldChar w:fldCharType="separate"/>
      </w:r>
      <w:r w:rsidR="008978A3" w:rsidRPr="004F1A6D">
        <w:rPr>
          <w:rFonts w:ascii="Calibri" w:hAnsi="Calibri" w:cs="Calibri"/>
        </w:rPr>
        <w:t>(2019)</w:t>
      </w:r>
      <w:r w:rsidR="008978A3" w:rsidRPr="004F1A6D">
        <w:rPr>
          <w:rFonts w:cstheme="minorHAnsi"/>
        </w:rPr>
        <w:fldChar w:fldCharType="end"/>
      </w:r>
      <w:r w:rsidR="008978A3">
        <w:rPr>
          <w:rFonts w:cstheme="minorHAnsi"/>
        </w:rPr>
        <w:t xml:space="preserve">, </w:t>
      </w:r>
      <w:r w:rsidR="004F1A6D" w:rsidRPr="004F1A6D">
        <w:rPr>
          <w:rFonts w:ascii="Calibri" w:hAnsi="Calibri" w:cs="Calibri"/>
          <w:szCs w:val="24"/>
        </w:rPr>
        <w:t>ADHD Working Group of the Psychiatric Genomics Consortium (PGC)</w:t>
      </w:r>
      <w:r w:rsidR="004F1A6D" w:rsidRPr="004F1A6D">
        <w:rPr>
          <w:rFonts w:cstheme="minorHAnsi"/>
        </w:rPr>
        <w:t xml:space="preserve"> et al. </w:t>
      </w:r>
      <w:r w:rsidR="004F1A6D" w:rsidRPr="004F1A6D">
        <w:rPr>
          <w:rFonts w:cstheme="minorHAnsi"/>
        </w:rPr>
        <w:fldChar w:fldCharType="begin"/>
      </w:r>
      <w:r w:rsidR="004F1A6D" w:rsidRPr="004F1A6D">
        <w:rPr>
          <w:rFonts w:cstheme="minorHAnsi"/>
        </w:rPr>
        <w:instrText xml:space="preserve"> ADDIN ZOTERO_ITEM CSL_CITATION {"citationID":"odcIiHzL","properties":{"formattedCitation":"(2019)","plainCitation":"(2019)","noteIndex":0},"citationItems":[{"id":4996,"uris":["http://zotero.org/users/local/dCnfRmag/items/SBNTKLJ4"],"itemData":{"id":4996,"type":"article-journal","container-title":"Nature Genetics","DOI":"10.1038/s41588-018-0269-7","ISSN":"1061-4036, 1546-1718","issue":"1","journalAbbreviation":"Nat Genet","language":"en","page":"63-75","source":"DOI.org (Crossref)","title":"Discovery of the first genome-wide significant risk loci for attention deficit/hyperactivity disorder","volume":"51","author":[{"literal":"ADHD Working Group of the Psychiatric Genomics Consortium (PGC)"},{"literal":"Early Lifecourse &amp; Genetic Epidemiology (EAGLE) Consortium"},{"literal":"23andMe Research Team"},{"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label":"page","suppress-author":true}],"schema":"https://github.com/citation-style-language/schema/raw/master/csl-citation.json"} </w:instrText>
      </w:r>
      <w:r w:rsidR="004F1A6D" w:rsidRPr="004F1A6D">
        <w:rPr>
          <w:rFonts w:cstheme="minorHAnsi"/>
        </w:rPr>
        <w:fldChar w:fldCharType="separate"/>
      </w:r>
      <w:r w:rsidR="004F1A6D" w:rsidRPr="004F1A6D">
        <w:rPr>
          <w:rFonts w:ascii="Calibri" w:hAnsi="Calibri" w:cs="Calibri"/>
        </w:rPr>
        <w:t>(2019)</w:t>
      </w:r>
      <w:r w:rsidR="004F1A6D" w:rsidRPr="004F1A6D">
        <w:rPr>
          <w:rFonts w:cstheme="minorHAnsi"/>
        </w:rPr>
        <w:fldChar w:fldCharType="end"/>
      </w:r>
      <w:r w:rsidR="004F1A6D" w:rsidRPr="004F1A6D">
        <w:rPr>
          <w:rFonts w:cstheme="minorHAnsi"/>
        </w:rPr>
        <w:t xml:space="preserve">, </w:t>
      </w:r>
      <w:proofErr w:type="spellStart"/>
      <w:r w:rsidR="004F1A6D" w:rsidRPr="004F1A6D">
        <w:rPr>
          <w:rFonts w:cstheme="minorHAnsi"/>
        </w:rPr>
        <w:t>Nievergelt</w:t>
      </w:r>
      <w:proofErr w:type="spellEnd"/>
      <w:r w:rsidR="004F1A6D" w:rsidRPr="004F1A6D">
        <w:rPr>
          <w:rFonts w:cstheme="minorHAnsi"/>
        </w:rPr>
        <w:t xml:space="preserve"> et al. </w:t>
      </w:r>
      <w:r w:rsidR="004F1A6D" w:rsidRPr="004F1A6D">
        <w:rPr>
          <w:rFonts w:cstheme="minorHAnsi"/>
        </w:rPr>
        <w:fldChar w:fldCharType="begin"/>
      </w:r>
      <w:r w:rsidR="004F1A6D" w:rsidRPr="004F1A6D">
        <w:rPr>
          <w:rFonts w:cstheme="minorHAnsi"/>
        </w:rPr>
        <w:instrText xml:space="preserve"> ADDIN ZOTERO_ITEM CSL_CITATION {"citationID":"zOhWv214","properties":{"formattedCitation":"(2024)","plainCitation":"(2024)","noteIndex":0},"citationItems":[{"id":4994,"uris":["http://zotero.org/users/local/dCnfRmag/items/SEEZU8JV"],"itemData":{"id":4994,"type":"article-journal","container-title":"Nature Genetics","DOI":"10.1038/s41588-024-01707-9","ISSN":"1061-4036, 1546-1718","issue":"5","journalAbbreviation":"Nat Genet","language":"en","page":"792-808","source":"DOI.org (Crossref)","title":"Genome-wide association analyses identify 95 risk loci and provide insights into the neurobiology of post-traumatic stress disorder","volume":"56","author":[{"family":"Nievergelt","given":"Caroline M."},{"family":"Maihofer","given":"Adam X."},{"family":"Atkinson","given":"Elizabeth G."},{"family":"Chen","given":"Chia-Yen"},{"family":"Choi","given":"Karmel W."},{"family":"Coleman","given":"Jonathan R. I."},{"family":"Daskalakis","given":"Nikolaos P."},{"family":"Duncan","given":"Laramie E."},{"family":"Polimanti","given":"Renato"},{"family":"Aaronson","given":"Cindy"},{"family":"Amstadter","given":"Ananda B."},{"family":"Andersen","given":"Soren B."},{"family":"Andreassen","given":"Ole A."},{"family":"Arbisi","given":"Paul A."},{"family":"Ashley-Koch","given":"Allison E."},{"family":"Austin","given":"S. Bryn"},{"family":"Avdibegoviç","given":"Esmina"},{"family":"Babić","given":"Dragan"},{"family":"Bacanu","given":"Silviu-Alin"},{"family":"Baker","given":"Dewleen G."},{"family":"Batzler","given":"Anthony"},{"family":"Beckham","given":"Jean C."},{"family":"Belangero","given":"Sintia"},{"family":"Benjet","given":"Corina"},{"family":"Bergner","given":"Carisa"},{"family":"Bierer","given":"Linda M."},{"family":"Biernacka","given":"Joanna M."},{"family":"Bierut","given":"Laura J."},{"family":"Bisson","given":"Jonathan I."},{"family":"Boks","given":"Marco P."},{"family":"Bolger","given":"Elizabeth A."},{"family":"Brandolino","given":"Amber"},{"family":"Breen","given":"Gerome"},{"family":"Bressan","given":"Rodrigo Affonseca"},{"family":"Bryant","given":"Richard A."},{"family":"Bustamante","given":"Angela C."},{"family":"Bybjerg-Grauholm","given":"Jonas"},{"family":"Bækvad-Hansen","given":"Marie"},{"family":"Børglum","given":"Anders D."},{"family":"Børte","given":"Sigrid"},{"family":"Cahn","given":"Leah"},{"family":"Calabrese","given":"Joseph R."},{"family":"Caldas-de-Almeida","given":"Jose Miguel"},{"family":"Chatzinakos","given":"Chris"},{"family":"Cheema","given":"Sheraz"},{"family":"Clouston","given":"Sean A. P."},{"family":"Colodro-Conde","given":"Lucía"},{"family":"Coombes","given":"Brandon J."},{"family":"Cruz-Fuentes","given":"Carlos S."},{"family":"Dale","given":"Anders M."},{"family":"Dalvie","given":"Shareefa"},{"family":"Davis","given":"Lea K."},{"family":"Deckert","given":"Jürgen"},{"family":"Delahanty","given":"Douglas L."},{"family":"Dennis","given":"Michelle F."},{"family":"Desarnaud","given":"Frank"},{"family":"DiPietro","given":"Christopher P."},{"family":"Disner","given":"Seth G."},{"family":"Docherty","given":"Anna R."},{"family":"Domschke","given":"Katharina"},{"family":"Dyb","given":"Grete"},{"family":"Kulenović","given":"Alma Džubur"},{"family":"Edenberg","given":"Howard J."},{"family":"Evans","given":"Alexandra"},{"family":"Fabbri","given":"Chiara"},{"family":"Fani","given":"Negar"},{"family":"Farrer","given":"Lindsay A."},{"family":"Feder","given":"Adriana"},{"family":"Feeny","given":"Norah C."},{"family":"Flory","given":"Janine D."},{"family":"Forbes","given":"David"},{"family":"Franz","given":"Carol E."},{"family":"Galea","given":"Sandro"},{"family":"Garrett","given":"Melanie E."},{"family":"Gelaye","given":"Bizu"},{"family":"Gelernter","given":"Joel"},{"family":"Geuze","given":"Elbert"},{"family":"Gillespie","given":"Charles F."},{"family":"Goleva","given":"Slavina B."},{"family":"Gordon","given":"Scott D."},{"family":"Goçi","given":"Aferdita"},{"family":"Grasser","given":"Lana Ruvolo"},{"family":"Guindalini","given":"Camila"},{"family":"Haas","given":"Magali"},{"family":"Hagenaars","given":"Saskia"},{"family":"Hauser","given":"Michael A."},{"family":"Heath","given":"Andrew C."},{"family":"Hemmings","given":"Sian M. J."},{"family":"Hesselbrock","given":"Victor"},{"family":"Hickie","given":"Ian B."},{"family":"Hogan","given":"Kelleigh"},{"family":"Hougaard","given":"David Michael"},{"family":"Huang","given":"Hailiang"},{"family":"Huckins","given":"Laura M."},{"family":"Hveem","given":"Kristian"},{"family":"Jakovljević","given":"Miro"},{"family":"Javanbakht","given":"Arash"},{"family":"Jenkins","given":"Gregory D."},{"family":"Johnson","given":"Jessica"},{"family":"Jones","given":"Ian"},{"family":"Jovanovic","given":"Tanja"},{"family":"Karstoft","given":"Karen-Inge"},{"family":"Kaufman","given":"Milissa L."},{"family":"Kennedy","given":"James L."},{"family":"Kessler","given":"Ronald C."},{"family":"Khan","given":"Alaptagin"},{"family":"Kimbrel","given":"Nathan A."},{"family":"King","given":"Anthony P."},{"family":"Koen","given":"Nastassja"},{"family":"Kotov","given":"Roman"},{"family":"Kranzler","given":"Henry R."},{"family":"Krebs","given":"Kristi"},{"family":"Kremen","given":"William S."},{"family":"Kuan","given":"Pei-Fen"},{"family":"Lawford","given":"Bruce R."},{"family":"Lebois","given":"Lauren A. M."},{"family":"Lehto","given":"Kelli"},{"family":"Levey","given":"Daniel F."},{"family":"Lewis","given":"Catrin"},{"family":"Liberzon","given":"Israel"},{"family":"Linnstaedt","given":"Sarah D."},{"family":"Logue","given":"Mark W."},{"family":"Lori","given":"Adriana"},{"family":"Lu","given":"Yi"},{"family":"Luft","given":"Benjamin J."},{"family":"Lupton","given":"Michelle K."},{"family":"Luykx","given":"Jurjen J."},{"family":"Makotkine","given":"Iouri"},{"family":"Maples-Keller","given":"Jessica L."},{"family":"Marchese","given":"Shelby"},{"family":"Marmar","given":"Charles"},{"family":"Martin","given":"Nicholas G."},{"family":"Martínez-Levy","given":"Gabriela A."},{"family":"McAloney","given":"Kerrie"},{"family":"McFarlane","given":"Alexander"},{"family":"McLaughlin","given":"Katie A."},{"family":"McLean","given":"Samuel A."},{"family":"Medland","given":"Sarah E."},{"family":"Mehta","given":"Divya"},{"family":"Meyers","given":"Jacquelyn"},{"family":"Michopoulos","given":"Vasiliki"},{"family":"Mikita","given":"Elizabeth A."},{"family":"Milani","given":"Lili"},{"family":"Milberg","given":"William"},{"family":"Miller","given":"Mark W."},{"family":"Morey","given":"Rajendra A."},{"family":"Morris","given":"Charles Phillip"},{"family":"Mors","given":"Ole"},{"family":"Mortensen","given":"Preben Bo"},{"family":"Mufford","given":"Mary S."},{"family":"Nelson","given":"Elliot C."},{"family":"Nordentoft","given":"Merete"},{"family":"Norman","given":"Sonya B."},{"family":"Nugent","given":"Nicole R."},{"family":"O’Donnell","given":"Meaghan"},{"family":"Orcutt","given":"Holly K."},{"family":"Pan","given":"Pedro M."},{"family":"Panizzon","given":"Matthew S."},{"family":"Pathak","given":"Gita A."},{"family":"Peters","given":"Edward S."},{"family":"Peterson","given":"Alan L."},{"family":"Peverill","given":"Matthew"},{"family":"Pietrzak","given":"Robert H."},{"family":"Polusny","given":"Melissa A."},{"family":"Porjesz","given":"Bernice"},{"family":"Powers","given":"Abigail"},{"family":"Qin","given":"Xue-Jun"},{"family":"Ratanatharathorn","given":"Andrew"},{"family":"Risbrough","given":"Victoria B."},{"family":"Roberts","given":"Andrea L."},{"family":"Rothbaum","given":"Alex O."},{"family":"Rothbaum","given":"Barbara O."},{"family":"Roy-Byrne","given":"Peter"},{"family":"Ruggiero","given":"Kenneth J."},{"family":"Rung","given":"Ariane"},{"family":"Runz","given":"Heiko"},{"family":"Rutten","given":"Bart P. F."},{"family":"De Viteri","given":"Stacey Saenz"},{"family":"Salum","given":"Giovanni Abrahão"},{"family":"Sampson","given":"Laura"},{"family":"Sanchez","given":"Sixto E."},{"family":"Santoro","given":"Marcos"},{"family":"Seah","given":"Carina"},{"family":"Seedat","given":"Soraya"},{"family":"Seng","given":"Julia S."},{"family":"Shabalin","given":"Andrey"},{"family":"Sheerin","given":"Christina M."},{"family":"Silove","given":"Derrick"},{"family":"Smith","given":"Alicia K."},{"family":"Smoller","given":"Jordan W."},{"family":"Sponheim","given":"Scott R."},{"family":"Stein","given":"Dan J."},{"family":"Stensland","given":"Synne"},{"family":"Stevens","given":"Jennifer S."},{"family":"Sumner","given":"Jennifer A."},{"family":"Teicher","given":"Martin H."},{"family":"Thompson","given":"Wesley K."},{"family":"Tiwari","given":"Arun K."},{"family":"Trapido","given":"Edward"},{"family":"Uddin","given":"Monica"},{"family":"Ursano","given":"Robert J."},{"family":"Valdimarsdóttir","given":"Unnur"},{"family":"Van Hooff","given":"Miranda"},{"family":"Vermetten","given":"Eric"},{"family":"Vinkers","given":"Christiaan H."},{"family":"Voisey","given":"Joanne"},{"family":"Wang","given":"Yunpeng"},{"family":"Wang","given":"Zhewu"},{"family":"Waszczuk","given":"Monika"},{"family":"Weber","given":"Heike"},{"family":"Wendt","given":"Frank R."},{"family":"Werge","given":"Thomas"},{"family":"Williams","given":"Michelle A."},{"family":"Williamson","given":"Douglas E."},{"family":"Winsvold","given":"Bendik S."},{"family":"Winternitz","given":"Sherry"},{"family":"Wolf","given":"Christiane"},{"family":"Wolf","given":"Erika J."},{"family":"Xia","given":"Yan"},{"family":"Xiong","given":"Ying"},{"family":"Yehuda","given":"Rachel"},{"family":"Young","given":"Keith A."},{"family":"Young","given":"Ross McD"},{"family":"Zai","given":"Clement C."},{"family":"Zai","given":"Gwyneth C."},{"family":"Zervas","given":"Mark"},{"family":"Zhao","given":"Hongyu"},{"family":"Zoellner","given":"Lori A."},{"family":"Zwart","given":"John-Anker"},{"family":"Cassini","given":"Terri","non-dropping-particle":"deRoon-"},{"family":"Van Rooij","given":"Sanne J. H."},{"family":"Van Den Heuvel","given":"Leigh L."},{"literal":"AURORA Study"},{"literal":"Estonian Biobank Research Team"},{"literal":"FinnGen Investigators"},{"literal":"HUNT All-In Psychiatry"},{"family":"Stein","given":"Murray B."},{"family":"Ressler","given":"Kerry J."},{"family":"Koenen","given":"Karestan C."}],"issued":{"date-parts":[["2024",5]]}},"label":"page","suppress-author":true}],"schema":"https://github.com/citation-style-language/schema/raw/master/csl-citation.json"} </w:instrText>
      </w:r>
      <w:r w:rsidR="004F1A6D" w:rsidRPr="004F1A6D">
        <w:rPr>
          <w:rFonts w:cstheme="minorHAnsi"/>
        </w:rPr>
        <w:fldChar w:fldCharType="separate"/>
      </w:r>
      <w:r w:rsidR="004F1A6D" w:rsidRPr="004F1A6D">
        <w:rPr>
          <w:rFonts w:ascii="Calibri" w:hAnsi="Calibri" w:cs="Calibri"/>
        </w:rPr>
        <w:t>(2024)</w:t>
      </w:r>
      <w:r w:rsidR="004F1A6D" w:rsidRPr="004F1A6D">
        <w:rPr>
          <w:rFonts w:cstheme="minorHAnsi"/>
        </w:rPr>
        <w:fldChar w:fldCharType="end"/>
      </w:r>
      <w:r w:rsidR="004F1A6D" w:rsidRPr="004F1A6D">
        <w:rPr>
          <w:rFonts w:cstheme="minorHAnsi"/>
        </w:rPr>
        <w:t xml:space="preserve">, and </w:t>
      </w:r>
      <w:proofErr w:type="spellStart"/>
      <w:r w:rsidR="004F1A6D" w:rsidRPr="004F1A6D">
        <w:rPr>
          <w:rFonts w:cstheme="minorHAnsi"/>
        </w:rPr>
        <w:t>Otowa</w:t>
      </w:r>
      <w:proofErr w:type="spellEnd"/>
      <w:r w:rsidR="004F1A6D" w:rsidRPr="004F1A6D">
        <w:rPr>
          <w:rFonts w:cstheme="minorHAnsi"/>
        </w:rPr>
        <w:t xml:space="preserve"> et al. </w:t>
      </w:r>
      <w:r w:rsidR="004F1A6D" w:rsidRPr="004F1A6D">
        <w:rPr>
          <w:rFonts w:cstheme="minorHAnsi"/>
        </w:rPr>
        <w:fldChar w:fldCharType="begin"/>
      </w:r>
      <w:r w:rsidR="004F1A6D" w:rsidRPr="004F1A6D">
        <w:rPr>
          <w:rFonts w:cstheme="minorHAnsi"/>
        </w:rPr>
        <w:instrText xml:space="preserve"> ADDIN ZOTERO_ITEM CSL_CITATION {"citationID":"bhmIixRV","properties":{"formattedCitation":"(2016)","plainCitation":"(2016)","noteIndex":0},"citationItems":[{"id":4992,"uris":["http://zotero.org/users/local/dCnfRmag/items/4Y985XKU"],"itemData":{"id":4992,"type":"article-journal","container-title":"Molecular Psychiatry","DOI":"10.1038/mp.2015.197","ISSN":"1359-4184, 1476-5578","issue":"10","journalAbbreviation":"Mol Psychiatry","language":"en","page":"1391-1399","source":"DOI.org (Crossref)","title":"Meta-analysis of genome-wide association studies of anxiety disorders","volume":"21","author":[{"family":"Otowa","given":"T"},{"family":"Hek","given":"K"},{"family":"Lee","given":"M"},{"family":"Byrne","given":"E M"},{"family":"Mirza","given":"S S"},{"family":"Nivard","given":"M G"},{"family":"Bigdeli","given":"T"},{"family":"Aggen","given":"S H"},{"family":"Adkins","given":"D"},{"family":"Wolen","given":"A"},{"family":"Fanous","given":"A"},{"family":"Keller","given":"M C"},{"family":"Castelao","given":"E"},{"family":"Kutalik","given":"Z"},{"family":"Der Auwera","given":"S V"},{"family":"Homuth","given":"G"},{"family":"Nauck","given":"M"},{"family":"Teumer","given":"A"},{"family":"Milaneschi","given":"Y"},{"family":"Hottenga","given":"J-J"},{"family":"Direk","given":"N"},{"family":"Hofman","given":"A"},{"family":"Uitterlinden","given":"A"},{"family":"Mulder","given":"C L"},{"family":"Henders","given":"A K"},{"family":"Medland","given":"S E"},{"family":"Gordon","given":"S"},{"family":"Heath","given":"A C"},{"family":"Madden","given":"P A F"},{"family":"Pergadia","given":"M L"},{"family":"Van Der Most","given":"P J"},{"family":"Nolte","given":"I M"},{"family":"Van Oort","given":"F V A"},{"family":"Hartman","given":"C A"},{"family":"Oldehinkel","given":"A J"},{"family":"Preisig","given":"M"},{"family":"Grabe","given":"H J"},{"family":"Middeldorp","given":"C M"},{"family":"Penninx","given":"B W J H"},{"family":"Boomsma","given":"D"},{"family":"Martin","given":"N G"},{"family":"Montgomery","given":"G"},{"family":"Maher","given":"B S"},{"family":"Van Den Oord","given":"E J"},{"family":"Wray","given":"N R"},{"family":"Tiemeier","given":"H"},{"family":"Hettema","given":"J M"}],"issued":{"date-parts":[["2016",10]]}},"label":"page","suppress-author":true}],"schema":"https://github.com/citation-style-language/schema/raw/master/csl-citation.json"} </w:instrText>
      </w:r>
      <w:r w:rsidR="004F1A6D" w:rsidRPr="004F1A6D">
        <w:rPr>
          <w:rFonts w:cstheme="minorHAnsi"/>
        </w:rPr>
        <w:fldChar w:fldCharType="separate"/>
      </w:r>
      <w:r w:rsidR="004F1A6D" w:rsidRPr="004F1A6D">
        <w:rPr>
          <w:rFonts w:ascii="Calibri" w:hAnsi="Calibri" w:cs="Calibri"/>
        </w:rPr>
        <w:t>(2016)</w:t>
      </w:r>
      <w:r w:rsidR="004F1A6D" w:rsidRPr="004F1A6D">
        <w:rPr>
          <w:rFonts w:cstheme="minorHAnsi"/>
        </w:rPr>
        <w:fldChar w:fldCharType="end"/>
      </w:r>
      <w:r w:rsidR="004F1A6D" w:rsidRPr="004F1A6D">
        <w:rPr>
          <w:rFonts w:cstheme="minorHAnsi"/>
        </w:rPr>
        <w:t xml:space="preserve"> respectively.</w:t>
      </w:r>
      <w:r w:rsidR="0080017A">
        <w:rPr>
          <w:rFonts w:cstheme="minorHAnsi"/>
        </w:rPr>
        <w:t xml:space="preserve"> </w:t>
      </w:r>
      <w:r w:rsidR="001919C6">
        <w:rPr>
          <w:rFonts w:cstheme="minorHAnsi"/>
        </w:rPr>
        <w:t xml:space="preserve">To better account for ancestry-related effects, final results will use a more sophisticated method to generate PRS </w:t>
      </w:r>
      <w:r w:rsidR="00FF6D7D">
        <w:rPr>
          <w:rFonts w:cstheme="minorHAnsi"/>
        </w:rPr>
        <w:t xml:space="preserve">for anxiety, MDD, and ADHD </w:t>
      </w:r>
      <w:r w:rsidR="001919C6" w:rsidRPr="00E544B9">
        <w:rPr>
          <w:rFonts w:cstheme="minorHAnsi"/>
        </w:rPr>
        <w:t>such as PRS-</w:t>
      </w:r>
      <w:proofErr w:type="spellStart"/>
      <w:r w:rsidR="001919C6" w:rsidRPr="00E544B9">
        <w:rPr>
          <w:rFonts w:cstheme="minorHAnsi"/>
        </w:rPr>
        <w:t>Csx</w:t>
      </w:r>
      <w:proofErr w:type="spellEnd"/>
      <w:r w:rsidR="001919C6" w:rsidRPr="00E544B9">
        <w:rPr>
          <w:rFonts w:cstheme="minorHAnsi"/>
        </w:rPr>
        <w:t xml:space="preserve"> </w:t>
      </w:r>
      <w:r w:rsidR="001919C6" w:rsidRPr="00E544B9">
        <w:rPr>
          <w:rFonts w:cstheme="minorHAnsi"/>
        </w:rPr>
        <w:fldChar w:fldCharType="begin"/>
      </w:r>
      <w:r w:rsidR="001919C6" w:rsidRPr="00E544B9">
        <w:rPr>
          <w:rFonts w:cstheme="minorHAnsi"/>
        </w:rPr>
        <w:instrText xml:space="preserve"> ADDIN ZOTERO_ITEM CSL_CITATION {"citationID":"NhTONMPi","properties":{"formattedCitation":"(Ruan et al., 2022)","plainCitation":"(Ruan et al., 2022)","noteIndex":0},"citationItems":[{"id":4999,"uris":["http://zotero.org/users/local/dCnfRmag/items/BPCXGNNT"],"itemData":{"id":4999,"type":"article-journal","container-title":"Nature Genetics","DOI":"10.1038/s41588-022-01054-7","ISSN":"1061-4036, 1546-1718","issue":"5","journalAbbreviation":"Nat Genet","language":"en","page":"573-580","source":"DOI.org (Crossref)","title":"Improving polygenic prediction in ancestrally diverse populations","volume":"54","author":[{"family":"Ruan","given":"Yunfeng"},{"family":"Lin","given":"Yen-Feng"},{"family":"Feng","given":"Yen-Chen Anne"},{"family":"Chen","given":"Chia-Yen"},{"family":"Lam","given":"Max"},{"family":"Guo","given":"Zhenglin"},{"literal":"Stanley Global Asia Initiatives"},{"family":"Ahn","given":"Yong Min"},{"family":"Akiyama","given":"Kazufumi"},{"family":"Arai","given":"Makoto"},{"family":"Baek","given":"Ji Hyun"},{"family":"Chen","given":"Wei J."},{"family":"Chung","given":"Young-Chul"},{"family":"Feng","given":"Gang"},{"family":"Fujii","given":"Kumiko"},{"family":"Glatt","given":"Stephen J."},{"family":"Ha","given":"Kyooseob"},{"family":"Hattori","given":"Kotaro"},{"family":"Higuchi","given":"Teruhiko"},{"family":"Hishimoto","given":"Akitoyo"},{"family":"Hong","given":"Kyung Sue"},{"family":"Horiuchi","given":"Yasue"},{"family":"Hwu","given":"Hai-Gwo"},{"family":"Ikeda","given":"Masashi"},{"family":"Ishiwata","given":"Sayuri"},{"family":"Itokawa","given":"Masanari"},{"family":"Iwata","given":"Nakao"},{"family":"Joo","given":"Eun-Jeong"},{"family":"Kahn","given":"Rene S."},{"family":"Kim","given":"Sung-Wan"},{"family":"Kim","given":"Se Joo"},{"family":"Kim","given":"Se Hyun"},{"family":"Kinoshita","given":"Makoto"},{"family":"Kunugi","given":"Hiroshi"},{"family":"Kusumawardhani","given":"Agung"},{"family":"Lee","given":"Jimmy"},{"family":"Lee","given":"Byung Dae"},{"family":"Lee","given":"Heon-Jeong"},{"family":"Liu","given":"Jianjun"},{"family":"Liu","given":"Ruize"},{"family":"Ma","given":"Xiancang"},{"family":"Myung","given":"Woojae"},{"family":"Numata","given":"Shusuke"},{"family":"Ohmori","given":"Tetsuro"},{"family":"Otsuka","given":"Ikuo"},{"family":"Ozeki","given":"Yuji"},{"family":"Schwab","given":"Sibylle G."},{"family":"Shi","given":"Wenzhao"},{"family":"Shimoda","given":"Kazutaka"},{"family":"Sim","given":"Kang"},{"family":"Sora","given":"Ichiro"},{"family":"Tang","given":"Jinsong"},{"family":"Toyota","given":"Tomoko"},{"family":"Tsuang","given":"Ming"},{"family":"Wildenauer","given":"Dieter B."},{"family":"Won","given":"Hong-Hee"},{"family":"Yoshikawa","given":"Takeo"},{"family":"Zheng","given":"Alice"},{"family":"Zhu","given":"Feng"},{"family":"He","given":"Lin"},{"family":"Sawa","given":"Akira"},{"family":"Martin","given":"Alicia R."},{"family":"Qin","given":"Shengying"},{"family":"Huang","given":"Hailiang"},{"family":"Ge","given":"Tian"}],"issued":{"date-parts":[["2022",5]]}}}],"schema":"https://github.com/citation-style-language/schema/raw/master/csl-citation.json"} </w:instrText>
      </w:r>
      <w:r w:rsidR="001919C6" w:rsidRPr="00E544B9">
        <w:rPr>
          <w:rFonts w:cstheme="minorHAnsi"/>
        </w:rPr>
        <w:fldChar w:fldCharType="separate"/>
      </w:r>
      <w:r w:rsidR="001919C6" w:rsidRPr="00E544B9">
        <w:rPr>
          <w:rFonts w:ascii="Calibri" w:hAnsi="Calibri" w:cs="Calibri"/>
        </w:rPr>
        <w:t>(Ruan et al., 2022)</w:t>
      </w:r>
      <w:r w:rsidR="001919C6" w:rsidRPr="00E544B9">
        <w:rPr>
          <w:rFonts w:cstheme="minorHAnsi"/>
        </w:rPr>
        <w:fldChar w:fldCharType="end"/>
      </w:r>
      <w:r w:rsidR="001919C6" w:rsidRPr="00E544B9">
        <w:rPr>
          <w:rFonts w:cstheme="minorHAnsi"/>
        </w:rPr>
        <w:t xml:space="preserve">, </w:t>
      </w:r>
      <w:proofErr w:type="spellStart"/>
      <w:r w:rsidR="001919C6" w:rsidRPr="00E544B9">
        <w:rPr>
          <w:rFonts w:cstheme="minorHAnsi"/>
        </w:rPr>
        <w:t>BridgePRS</w:t>
      </w:r>
      <w:proofErr w:type="spellEnd"/>
      <w:r w:rsidR="001919C6" w:rsidRPr="00E544B9">
        <w:rPr>
          <w:rFonts w:cstheme="minorHAnsi"/>
        </w:rPr>
        <w:t xml:space="preserve"> </w:t>
      </w:r>
      <w:r w:rsidR="001919C6" w:rsidRPr="00E544B9">
        <w:rPr>
          <w:rFonts w:cstheme="minorHAnsi"/>
        </w:rPr>
        <w:fldChar w:fldCharType="begin"/>
      </w:r>
      <w:r w:rsidR="001919C6" w:rsidRPr="00E544B9">
        <w:rPr>
          <w:rFonts w:cstheme="minorHAnsi"/>
        </w:rPr>
        <w:instrText xml:space="preserve"> ADDIN ZOTERO_ITEM CSL_CITATION {"citationID":"sqtZCRIf","properties":{"formattedCitation":"(Hoggart et al., 2024)","plainCitation":"(Hoggart et al., 2024)","noteIndex":0},"citationItems":[{"id":5000,"uris":["http://zotero.org/users/local/dCnfRmag/items/RVRFGSX5"],"itemData":{"id":5000,"type":"article-journal","abstract":"Abstract\n            \n              Here we present BridgePRS, a novel Bayesian polygenic risk score (PRS) method that leverages shared genetic effects across ancestries to increase PRS portability. We evaluate BridgePRS via simulations and real UK Biobank data across 19 traits in individuals of African, South Asian and East Asian ancestry, using both UK Biobank and Biobank Japan genome-wide association study summary statistics; out-of-cohort validation is performed in the Mount Sinai (New York) Bio\n              Me\n              biobank. BridgePRS is compared with the leading alternative, PRS-CSx, and two other PRS methods. Simulations suggest that the performance of BridgePRS relative to PRS-CSx increases as uncertainty increases: with lower trait heritability, higher polygenicity and greater between-population genetic diversity; and when causal variants are not present in the data. In real data, BridgePRS has a 61% larger average\n              R\n              2\n              than PRS-CSx in out-of-cohort prediction of African ancestry samples in Bio\n              Me\n              (\n              P\n               = 6 × 10\n              −5\n              ). BridgePRS is a computationally efficient, user-friendly and powerful approach for PRS analyses in non-European ancestries.","container-title":"Nature Genetics","DOI":"10.1038/s41588-023-01583-9","ISSN":"1061-4036, 1546-1718","issue":"1","journalAbbreviation":"Nat Genet","language":"en","page":"180-186","source":"DOI.org (Crossref)","title":"BridgePRS leverages shared genetic effects across ancestries to increase polygenic risk score portability","volume":"56","author":[{"family":"Hoggart","given":"Clive J."},{"family":"Choi","given":"Shing Wan"},{"family":"García-González","given":"Judit"},{"family":"Souaiaia","given":"Tade"},{"family":"Preuss","given":"Michael"},{"family":"O’Reilly","given":"Paul F."}],"issued":{"date-parts":[["2024",1]]}}}],"schema":"https://github.com/citation-style-language/schema/raw/master/csl-citation.json"} </w:instrText>
      </w:r>
      <w:r w:rsidR="001919C6" w:rsidRPr="00E544B9">
        <w:rPr>
          <w:rFonts w:cstheme="minorHAnsi"/>
        </w:rPr>
        <w:fldChar w:fldCharType="separate"/>
      </w:r>
      <w:r w:rsidR="001919C6" w:rsidRPr="00E544B9">
        <w:rPr>
          <w:rFonts w:ascii="Calibri" w:hAnsi="Calibri" w:cs="Calibri"/>
        </w:rPr>
        <w:t>(Hoggart et al., 2024)</w:t>
      </w:r>
      <w:r w:rsidR="001919C6" w:rsidRPr="00E544B9">
        <w:rPr>
          <w:rFonts w:cstheme="minorHAnsi"/>
        </w:rPr>
        <w:fldChar w:fldCharType="end"/>
      </w:r>
      <w:r w:rsidR="001919C6" w:rsidRPr="00E544B9">
        <w:rPr>
          <w:rFonts w:cstheme="minorHAnsi"/>
        </w:rPr>
        <w:t xml:space="preserve">, or </w:t>
      </w:r>
      <w:proofErr w:type="spellStart"/>
      <w:r w:rsidR="001919C6">
        <w:rPr>
          <w:rFonts w:cstheme="minorHAnsi"/>
        </w:rPr>
        <w:t>SBayesRC</w:t>
      </w:r>
      <w:proofErr w:type="spellEnd"/>
      <w:r w:rsidR="001919C6">
        <w:rPr>
          <w:rFonts w:cstheme="minorHAnsi"/>
        </w:rPr>
        <w:t xml:space="preserve"> </w:t>
      </w:r>
      <w:r w:rsidR="001919C6" w:rsidRPr="006F20EB">
        <w:rPr>
          <w:rFonts w:cstheme="minorHAnsi"/>
        </w:rPr>
        <w:fldChar w:fldCharType="begin"/>
      </w:r>
      <w:r w:rsidR="001919C6" w:rsidRPr="006F20EB">
        <w:rPr>
          <w:rFonts w:cstheme="minorHAnsi"/>
        </w:rPr>
        <w:instrText xml:space="preserve"> ADDIN ZOTERO_ITEM CSL_CITATION {"citationID":"hLSI110J","properties":{"formattedCitation":"(Zheng et al., 2024)","plainCitation":"(Zheng et al., 2024)","noteIndex":0},"citationItems":[{"id":5002,"uris":["http://zotero.org/users/local/dCnfRmag/items/PEWDVVC2"],"itemData":{"id":5002,"type":"article-journal","abstract":"Abstract\n            We develop a method, SBayesRC, that integrates genome-wide association study (GWAS) summary statistics with functional genomic annotations to improve polygenic prediction of complex traits. Our method is scalable to whole-genome variant analysis and refines signals from functional annotations by allowing them to affect both causal variant probability and causal effect distribution. We analyze 50 complex traits and diseases using </w:instrText>
      </w:r>
      <w:r w:rsidR="001919C6" w:rsidRPr="006F20EB">
        <w:rPr>
          <w:rFonts w:ascii="Cambria Math" w:hAnsi="Cambria Math" w:cs="Cambria Math"/>
        </w:rPr>
        <w:instrText>∼</w:instrText>
      </w:r>
      <w:r w:rsidR="001919C6" w:rsidRPr="006F20EB">
        <w:rPr>
          <w:rFonts w:cstheme="minorHAnsi"/>
        </w:rPr>
        <w:instrText xml:space="preserve">7 million common single-nucleotide polymorphisms (SNPs) and 96 annotations. SBayesRC improves prediction accuracy by 14% in European ancestry and up to 34% in cross-ancestry prediction compared to the baseline method SBayesR, which does not use annotations, and outperforms other methods, including LDpred2, LDpred-funct, MegaPRS, PolyPred-S and PRS-CSx. Investigation of factors affecting prediction accuracy identifies a significant interaction between SNP density and annotation information, suggesting whole-genome sequence variants with annotations may further improve prediction. Functional partitioning analysis highlights a major contribution of evolutionary constrained regions to prediction accuracy and the largest per-SNP contribution from nonsynonymous SNPs.","container-title":"Nature Genetics","DOI":"10.1038/s41588-024-01704-y","ISSN":"1061-4036, 1546-1718","issue":"5","journalAbbreviation":"Nat Genet","language":"en","page":"767-777","source":"DOI.org (Crossref)","title":"Leveraging functional genomic annotations and genome coverage to improve polygenic prediction of complex traits within and between ancestries","volume":"56","author":[{"family":"Zheng","given":"Zhili"},{"family":"Liu","given":"Shouye"},{"family":"Sidorenko","given":"Julia"},{"family":"Wang","given":"Ying"},{"family":"Lin","given":"Tian"},{"family":"Yengo","given":"Loic"},{"family":"Turley","given":"Patrick"},{"family":"Ani","given":"Alireza"},{"family":"Wang","given":"Rujia"},{"family":"Nolte","given":"Ilja M."},{"family":"Snieder","given":"Harold"},{"literal":"LifeLines Cohort Study"},{"family":"Aguirre-Gamboa","given":"Raul"},{"family":"Deelen","given":"Patrick"},{"family":"Franke","given":"Lude"},{"family":"Kuivenhoven","given":"Jan A."},{"family":"Lopera Maya","given":"Esteban A."},{"family":"Sanna","given":"Serena"},{"family":"Swertz","given":"Morris A."},{"family":"Vonk","given":"Judith M."},{"family":"Wijmenga","given":"Cisca"},{"family":"Yang","given":"Jian"},{"family":"Wray","given":"Naomi R."},{"family":"Goddard","given":"Michael E."},{"family":"Visscher","given":"Peter M."},{"family":"Zeng","given":"Jian"}],"issued":{"date-parts":[["2024",5]]}}}],"schema":"https://github.com/citation-style-language/schema/raw/master/csl-citation.json"} </w:instrText>
      </w:r>
      <w:r w:rsidR="001919C6" w:rsidRPr="006F20EB">
        <w:rPr>
          <w:rFonts w:cstheme="minorHAnsi"/>
        </w:rPr>
        <w:fldChar w:fldCharType="separate"/>
      </w:r>
      <w:r w:rsidR="001919C6" w:rsidRPr="006F20EB">
        <w:rPr>
          <w:rFonts w:ascii="Calibri" w:hAnsi="Calibri" w:cs="Calibri"/>
        </w:rPr>
        <w:t>(Zheng et al., 2024)</w:t>
      </w:r>
      <w:r w:rsidR="001919C6" w:rsidRPr="006F20EB">
        <w:rPr>
          <w:rFonts w:cstheme="minorHAnsi"/>
        </w:rPr>
        <w:fldChar w:fldCharType="end"/>
      </w:r>
      <w:r w:rsidR="001919C6" w:rsidRPr="006F20EB">
        <w:rPr>
          <w:rFonts w:cstheme="minorHAnsi"/>
        </w:rPr>
        <w:t>.</w:t>
      </w:r>
      <w:r w:rsidR="00FF6D7D">
        <w:rPr>
          <w:rFonts w:cstheme="minorHAnsi"/>
        </w:rPr>
        <w:t xml:space="preserve"> These techniques are not applicable to the stress-sensitivity PRS because it was generated experimentally based on </w:t>
      </w:r>
      <w:r w:rsidR="00F308F8">
        <w:rPr>
          <w:rFonts w:cstheme="minorHAnsi"/>
        </w:rPr>
        <w:t xml:space="preserve">results from </w:t>
      </w:r>
      <w:r w:rsidR="00FF6D7D">
        <w:rPr>
          <w:rFonts w:cstheme="minorHAnsi"/>
        </w:rPr>
        <w:t>individuals of unknown ancestry.</w:t>
      </w:r>
    </w:p>
    <w:p w14:paraId="1E1A211B" w14:textId="62DC7E56" w:rsidR="00450D91" w:rsidRPr="00786EBD" w:rsidRDefault="00F46DE1" w:rsidP="00DD095B">
      <w:pPr>
        <w:spacing w:line="480" w:lineRule="auto"/>
        <w:rPr>
          <w:rFonts w:cstheme="minorHAnsi"/>
          <w:b/>
          <w:bCs/>
        </w:rPr>
      </w:pPr>
      <w:r w:rsidRPr="00786EBD">
        <w:rPr>
          <w:rFonts w:cstheme="minorHAnsi"/>
          <w:b/>
          <w:bCs/>
        </w:rPr>
        <w:t>Analysis</w:t>
      </w:r>
    </w:p>
    <w:p w14:paraId="3FE7845B" w14:textId="090C5179" w:rsidR="00187F50" w:rsidRPr="0080017A" w:rsidRDefault="00965348" w:rsidP="00DD095B">
      <w:pPr>
        <w:spacing w:line="480" w:lineRule="auto"/>
        <w:ind w:firstLine="720"/>
        <w:rPr>
          <w:rFonts w:cstheme="minorHAnsi"/>
          <w:b/>
          <w:bCs/>
        </w:rPr>
      </w:pPr>
      <w:r w:rsidRPr="0080017A">
        <w:rPr>
          <w:rFonts w:cstheme="minorHAnsi"/>
        </w:rPr>
        <w:t xml:space="preserve">Using the </w:t>
      </w:r>
      <w:r w:rsidRPr="0080017A">
        <w:rPr>
          <w:rFonts w:cstheme="minorHAnsi"/>
          <w:i/>
          <w:iCs/>
        </w:rPr>
        <w:t>R</w:t>
      </w:r>
      <w:r w:rsidRPr="0080017A">
        <w:rPr>
          <w:rFonts w:cstheme="minorHAnsi"/>
        </w:rPr>
        <w:t xml:space="preserve"> package GENESIS </w:t>
      </w:r>
      <w:r w:rsidRPr="0080017A">
        <w:rPr>
          <w:rFonts w:cstheme="minorHAnsi"/>
        </w:rPr>
        <w:fldChar w:fldCharType="begin"/>
      </w:r>
      <w:r w:rsidRPr="0080017A">
        <w:rPr>
          <w:rFonts w:cstheme="minorHAnsi"/>
        </w:rPr>
        <w:instrText xml:space="preserve"> ADDIN ZOTERO_ITEM CSL_CITATION {"citationID":"Z5J1fOP6","properties":{"formattedCitation":"(Gogarten et al., 2019)","plainCitation":"(Gogarten et al., 2019)","noteIndex":0},"citationItems":[{"id":4733,"uris":["http://zotero.org/users/local/dCnfRmag/items/8NKGQ5F3"],"itemData":{"id":4733,"type":"article-journal","abstract":"Summary: The Genomic Data Storage (GDS) format provides efﬁcient storage and retrieval of genotypes measured by microarrays and sequencing. We developed GENESIS to perform various single- and aggregate-variant association tests using genotype data stored in GDS format. GENESIS implements highly ﬂexible mixed models, allowing for different link functions, multiple variance components and phenotypic heteroskedasticity. GENESIS integrates cohesively with other R/Bioconductor packages to build a complete genomic analysis workﬂow entirely within the R environment.","container-title":"Bioinformatics","DOI":"10.1093/bioinformatics/btz567","ISSN":"1367-4803, 1367-4811","issue":"24","language":"en","page":"5346-5348","source":"DOI.org (Crossref)","title":"Genetic association testing using the GENESIS R/Bioconductor package","volume":"35","author":[{"family":"Gogarten","given":"Stephanie M"},{"family":"Sofer","given":"Tamar"},{"family":"Chen","given":"Han"},{"family":"Yu","given":"Chaoyu"},{"family":"Brody","given":"Jennifer A"},{"family":"Thornton","given":"Timothy A"},{"family":"Rice","given":"Kenneth M"},{"family":"Conomos","given":"Matthew P"}],"editor":[{"family":"Valencia","given":"Alfonso"}],"issued":{"date-parts":[["2019",12,15]]}}}],"schema":"https://github.com/citation-style-language/schema/raw/master/csl-citation.json"} </w:instrText>
      </w:r>
      <w:r w:rsidRPr="0080017A">
        <w:rPr>
          <w:rFonts w:cstheme="minorHAnsi"/>
        </w:rPr>
        <w:fldChar w:fldCharType="separate"/>
      </w:r>
      <w:r w:rsidRPr="0080017A">
        <w:rPr>
          <w:rFonts w:cstheme="minorHAnsi"/>
        </w:rPr>
        <w:t>(Gogarten et al., 2019)</w:t>
      </w:r>
      <w:r w:rsidRPr="0080017A">
        <w:rPr>
          <w:rFonts w:cstheme="minorHAnsi"/>
        </w:rPr>
        <w:fldChar w:fldCharType="end"/>
      </w:r>
      <w:r w:rsidRPr="0080017A">
        <w:rPr>
          <w:rFonts w:cstheme="minorHAnsi"/>
        </w:rPr>
        <w:t>, l</w:t>
      </w:r>
      <w:r w:rsidR="00187F50" w:rsidRPr="0080017A">
        <w:rPr>
          <w:rFonts w:cstheme="minorHAnsi"/>
        </w:rPr>
        <w:t>inear regression will be performed</w:t>
      </w:r>
      <w:r w:rsidRPr="0080017A">
        <w:rPr>
          <w:rFonts w:cstheme="minorHAnsi"/>
        </w:rPr>
        <w:t xml:space="preserve"> with scores from</w:t>
      </w:r>
      <w:r w:rsidR="00187F50" w:rsidRPr="0080017A">
        <w:rPr>
          <w:rFonts w:cstheme="minorHAnsi"/>
        </w:rPr>
        <w:t xml:space="preserve"> </w:t>
      </w:r>
      <w:r w:rsidRPr="0080017A">
        <w:rPr>
          <w:rFonts w:cstheme="minorHAnsi"/>
        </w:rPr>
        <w:t>each of the eight subscales, externalizing, internalizing, and total problems on the CBCL as outcomes. Logistic regression will also be performed with lifetime diagnosis of MDD, ADHD, PTSD, and any anxiety disorder other than specific phobia as outcomes. Study site and genetic relatedness (quantified with GRMs) will be random effects. Subject sex, age, and the first eight ancestry PCs will be fixed effect covariates</w:t>
      </w:r>
      <w:r w:rsidR="0058309C">
        <w:rPr>
          <w:rFonts w:cstheme="minorHAnsi"/>
        </w:rPr>
        <w:t xml:space="preserve">. </w:t>
      </w:r>
      <w:r w:rsidR="00E544B9">
        <w:rPr>
          <w:rFonts w:cstheme="minorHAnsi"/>
        </w:rPr>
        <w:t xml:space="preserve">Analysis code will be available in a </w:t>
      </w:r>
      <w:proofErr w:type="spellStart"/>
      <w:r w:rsidR="00E544B9">
        <w:rPr>
          <w:rFonts w:cstheme="minorHAnsi"/>
        </w:rPr>
        <w:t>Github</w:t>
      </w:r>
      <w:proofErr w:type="spellEnd"/>
      <w:r w:rsidR="00E544B9">
        <w:rPr>
          <w:rFonts w:cstheme="minorHAnsi"/>
        </w:rPr>
        <w:t xml:space="preserve"> repository.</w:t>
      </w:r>
    </w:p>
    <w:p w14:paraId="18406222" w14:textId="45500303" w:rsidR="00BE606A" w:rsidRPr="00786EBD" w:rsidRDefault="00BE606A" w:rsidP="00DD095B">
      <w:pPr>
        <w:spacing w:line="480" w:lineRule="auto"/>
        <w:jc w:val="center"/>
        <w:rPr>
          <w:rFonts w:cstheme="minorHAnsi"/>
          <w:b/>
          <w:bCs/>
        </w:rPr>
      </w:pPr>
      <w:r w:rsidRPr="00786EBD">
        <w:rPr>
          <w:rFonts w:cstheme="minorHAnsi"/>
          <w:b/>
          <w:bCs/>
        </w:rPr>
        <w:t>Preliminary Results</w:t>
      </w:r>
    </w:p>
    <w:p w14:paraId="6D2A4532" w14:textId="574B337D" w:rsidR="00746058" w:rsidRDefault="00746058" w:rsidP="00DD095B">
      <w:pPr>
        <w:spacing w:line="480" w:lineRule="auto"/>
        <w:rPr>
          <w:rFonts w:cstheme="minorHAnsi"/>
          <w:b/>
          <w:bCs/>
        </w:rPr>
      </w:pPr>
      <w:r>
        <w:rPr>
          <w:rFonts w:cstheme="minorHAnsi"/>
          <w:b/>
          <w:bCs/>
        </w:rPr>
        <w:t>Stress-sensitivity PRS</w:t>
      </w:r>
    </w:p>
    <w:p w14:paraId="7B031966" w14:textId="272958E4" w:rsidR="001E5897" w:rsidRDefault="001E5897" w:rsidP="00DD095B">
      <w:pPr>
        <w:spacing w:line="480" w:lineRule="auto"/>
        <w:rPr>
          <w:rFonts w:cstheme="minorHAnsi"/>
          <w:b/>
          <w:bCs/>
        </w:rPr>
      </w:pPr>
      <w:r>
        <w:rPr>
          <w:rFonts w:cstheme="minorHAnsi"/>
          <w:b/>
          <w:bCs/>
          <w:i/>
          <w:iCs/>
        </w:rPr>
        <w:t>Psychopathology-related Symptoms and Behavior</w:t>
      </w:r>
    </w:p>
    <w:p w14:paraId="7B9DB95C" w14:textId="2DDD3228" w:rsidR="003A1D4C" w:rsidRDefault="002B0179" w:rsidP="00DD095B">
      <w:pPr>
        <w:spacing w:line="480" w:lineRule="auto"/>
        <w:rPr>
          <w:rFonts w:cstheme="minorHAnsi"/>
        </w:rPr>
      </w:pPr>
      <w:r>
        <w:rPr>
          <w:rFonts w:cstheme="minorHAnsi"/>
        </w:rPr>
        <w:tab/>
      </w:r>
      <w:r w:rsidR="00366755">
        <w:rPr>
          <w:rFonts w:cstheme="minorHAnsi"/>
        </w:rPr>
        <w:t>For individuals of European ancestry, s</w:t>
      </w:r>
      <w:r w:rsidR="00E47F96">
        <w:rPr>
          <w:rFonts w:cstheme="minorHAnsi"/>
        </w:rPr>
        <w:t>tress-sensitivity PRS was nominally significantly associated with s</w:t>
      </w:r>
      <w:r w:rsidR="0058309C">
        <w:rPr>
          <w:rFonts w:cstheme="minorHAnsi"/>
        </w:rPr>
        <w:t>omatic</w:t>
      </w:r>
      <w:r>
        <w:rPr>
          <w:rFonts w:cstheme="minorHAnsi"/>
        </w:rPr>
        <w:t>-related sympt</w:t>
      </w:r>
      <w:r w:rsidR="0058309C">
        <w:rPr>
          <w:rFonts w:cstheme="minorHAnsi"/>
        </w:rPr>
        <w:t xml:space="preserve">oms </w:t>
      </w:r>
      <w:r w:rsidR="00E47F96">
        <w:rPr>
          <w:rFonts w:cstheme="minorHAnsi"/>
        </w:rPr>
        <w:t xml:space="preserve">on the CBCL somatic subscale (uncorrected p-value = 0.022, FDR corrected p-value = 0.92), with an increase of </w:t>
      </w:r>
      <w:r w:rsidR="0058309C">
        <w:rPr>
          <w:rFonts w:cstheme="minorHAnsi"/>
        </w:rPr>
        <w:t>0.281 points for each standard deviation increase in stress-sensitivity PRS</w:t>
      </w:r>
      <w:r w:rsidR="00E47F96">
        <w:rPr>
          <w:rFonts w:cstheme="minorHAnsi"/>
        </w:rPr>
        <w:t xml:space="preserve">. </w:t>
      </w:r>
      <w:r w:rsidR="00EA2C98">
        <w:rPr>
          <w:rFonts w:cstheme="minorHAnsi"/>
        </w:rPr>
        <w:t xml:space="preserve">Neither any other CBCL subscales nor total problems were significantly or </w:t>
      </w:r>
      <w:r w:rsidR="00EA2C98">
        <w:rPr>
          <w:rFonts w:cstheme="minorHAnsi"/>
        </w:rPr>
        <w:lastRenderedPageBreak/>
        <w:t xml:space="preserve">nominally associated with stress-sensitivity PRS. </w:t>
      </w:r>
      <w:r w:rsidR="003A1D4C">
        <w:rPr>
          <w:rFonts w:cstheme="minorHAnsi"/>
        </w:rPr>
        <w:t>Compared to average, girls’ scores were 1.00 point higher on the internalizing (FDR corrected p-value = 0.000045), 0.49 points higher on the anxious-depressed (FDR corrected p-value = 0.00055), and 0.40 points higher on the somatic (FDR corrected p-value</w:t>
      </w:r>
      <w:r w:rsidR="00690717">
        <w:rPr>
          <w:rFonts w:cstheme="minorHAnsi"/>
        </w:rPr>
        <w:t xml:space="preserve"> = 0.0037) </w:t>
      </w:r>
      <w:r w:rsidR="003A1D4C">
        <w:rPr>
          <w:rFonts w:cstheme="minorHAnsi"/>
        </w:rPr>
        <w:t>subscales</w:t>
      </w:r>
      <w:r w:rsidR="00690717">
        <w:rPr>
          <w:rFonts w:cstheme="minorHAnsi"/>
        </w:rPr>
        <w:t xml:space="preserve"> and scores 0.26 points lower on the aggression subscale (FDR corrected p-value = 0.010).</w:t>
      </w:r>
      <w:r w:rsidR="00E9082A">
        <w:rPr>
          <w:rFonts w:cstheme="minorHAnsi"/>
        </w:rPr>
        <w:t xml:space="preserve"> </w:t>
      </w:r>
    </w:p>
    <w:p w14:paraId="19D9EA19" w14:textId="296ABDF3" w:rsidR="00447145" w:rsidRDefault="00447145" w:rsidP="00DD095B">
      <w:pPr>
        <w:spacing w:line="480" w:lineRule="auto"/>
        <w:rPr>
          <w:rFonts w:cstheme="minorHAnsi"/>
        </w:rPr>
      </w:pPr>
      <w:r>
        <w:rPr>
          <w:rFonts w:cstheme="minorHAnsi"/>
        </w:rPr>
        <w:tab/>
        <w:t>For subjects of African ancestry, CBCL scores did not significantly differ based on stress-sensitivity PRS, sex, or age.</w:t>
      </w:r>
    </w:p>
    <w:p w14:paraId="110C43C4" w14:textId="14541CBE" w:rsidR="00366755" w:rsidRPr="002B0179" w:rsidRDefault="009B19B0" w:rsidP="00DD095B">
      <w:pPr>
        <w:spacing w:line="480" w:lineRule="auto"/>
        <w:rPr>
          <w:rFonts w:cstheme="minorHAnsi"/>
        </w:rPr>
      </w:pPr>
      <w:r>
        <w:rPr>
          <w:rFonts w:cstheme="minorHAnsi"/>
        </w:rPr>
        <w:tab/>
        <w:t xml:space="preserve">Finally, for individuals of American admixed ancestry, </w:t>
      </w:r>
      <w:r w:rsidR="001C5188">
        <w:rPr>
          <w:rFonts w:cstheme="minorHAnsi"/>
        </w:rPr>
        <w:t xml:space="preserve">stress-sensitivity PRS was nominally associated with changes in withdrawn-depressed and total problem CBCL scores with a </w:t>
      </w:r>
      <w:proofErr w:type="spellStart"/>
      <w:r w:rsidR="001C5188">
        <w:rPr>
          <w:rFonts w:cstheme="minorHAnsi"/>
        </w:rPr>
        <w:t>a</w:t>
      </w:r>
      <w:proofErr w:type="spellEnd"/>
      <w:r w:rsidR="001C5188">
        <w:rPr>
          <w:rFonts w:cstheme="minorHAnsi"/>
        </w:rPr>
        <w:t xml:space="preserve"> one standard deviation increase in stress-sensitivity PRS linked to a decrease of 0.67 points on the withdrawn-depressed subscale (uncorrected p-value = 0.026, FDR corrected p-value = 0.20) and a decrease of 1.31 points on total problems (uncorrected p-value = 0.023, FDR corrected p-value = 0.20). Stress-sensitivity PRS</w:t>
      </w:r>
      <w:r w:rsidR="0035708F">
        <w:rPr>
          <w:rFonts w:cstheme="minorHAnsi"/>
        </w:rPr>
        <w:t xml:space="preserve"> did not significantly affect any other CBCL scores. Sex nominally significantly affected some CBCL scores. Compared to average, girls’ internalizing, anxious-depressed, and somatic scores were 1.12 points (uncorrected p-value = 0.024, FDR corrected p-value = 0.091), 0.54 points (uncorrected p-value = 0.032, FDR corrected p-value = 0.095), and 0.63 points (uncorrected p-value = 0.018, FDR corrected p-value = 0.091) higher, respectively. Age was not significantly related to any CBCL scores.</w:t>
      </w:r>
    </w:p>
    <w:p w14:paraId="1E432493" w14:textId="313C0BB3" w:rsidR="001E5897" w:rsidRDefault="001E5897" w:rsidP="00DD095B">
      <w:pPr>
        <w:spacing w:line="480" w:lineRule="auto"/>
        <w:rPr>
          <w:rFonts w:cstheme="minorHAnsi"/>
          <w:b/>
          <w:bCs/>
          <w:i/>
          <w:iCs/>
        </w:rPr>
      </w:pPr>
      <w:r>
        <w:rPr>
          <w:rFonts w:cstheme="minorHAnsi"/>
          <w:b/>
          <w:bCs/>
          <w:i/>
          <w:iCs/>
        </w:rPr>
        <w:t>Lifetime Psychiatric Diagnoses</w:t>
      </w:r>
    </w:p>
    <w:p w14:paraId="67999BC1" w14:textId="1B514086" w:rsidR="00471E6F" w:rsidRDefault="00366755" w:rsidP="00DD095B">
      <w:pPr>
        <w:spacing w:line="480" w:lineRule="auto"/>
        <w:ind w:firstLine="720"/>
        <w:rPr>
          <w:rFonts w:cstheme="minorHAnsi"/>
        </w:rPr>
      </w:pPr>
      <w:r>
        <w:rPr>
          <w:rFonts w:cstheme="minorHAnsi"/>
        </w:rPr>
        <w:t xml:space="preserve">For individuals of European ancestry, compared to average, girls had </w:t>
      </w:r>
      <w:r w:rsidR="00471E6F">
        <w:rPr>
          <w:rFonts w:cstheme="minorHAnsi"/>
        </w:rPr>
        <w:t xml:space="preserve">an increase of 1.48 in odds of receiving a lifetime diagnosis of any anxiety disorder other than panic disorder (FDR corrected p-value = 0.00000000016), an increase of 1.63 in odds of receiving a lifetime MDD diagnosis (FDR corrected p-value = 0.00000000016, and a decrease of 0.72 in odds of receiving a lifetime ADHD diagnosis (FDR corrected p-value = 0.0089) compared to average. Sex did not significantly affect any other CBCL </w:t>
      </w:r>
      <w:r w:rsidR="00471E6F">
        <w:rPr>
          <w:rFonts w:cstheme="minorHAnsi"/>
        </w:rPr>
        <w:lastRenderedPageBreak/>
        <w:t>subscale scores and did not significant influence odds of receiving a lifetime PTSD diagnosis. There were no significant relationships between age and any CBCL score or diagnosis.</w:t>
      </w:r>
    </w:p>
    <w:p w14:paraId="47FEDECB" w14:textId="70B21FFC" w:rsidR="00366755" w:rsidRDefault="00366755" w:rsidP="00DD095B">
      <w:pPr>
        <w:spacing w:line="480" w:lineRule="auto"/>
        <w:ind w:firstLine="720"/>
        <w:rPr>
          <w:rFonts w:cstheme="minorHAnsi"/>
        </w:rPr>
      </w:pPr>
      <w:r>
        <w:rPr>
          <w:rFonts w:cstheme="minorHAnsi"/>
        </w:rPr>
        <w:t xml:space="preserve">For subjects of African ancestry, </w:t>
      </w:r>
      <w:r w:rsidR="00242659">
        <w:rPr>
          <w:rFonts w:cstheme="minorHAnsi"/>
        </w:rPr>
        <w:t>stress-sensitivity PRS, sex, and age were not significantly associated with likelihood of receiving a lifetime anxiety, ADHD, MDD, or PTSD diagnosis, with the exception that g</w:t>
      </w:r>
      <w:r>
        <w:rPr>
          <w:rFonts w:cstheme="minorHAnsi"/>
        </w:rPr>
        <w:t xml:space="preserve">irls had a nominally significant (uncorrected p-value = 0.025, FDR corrected p-value = </w:t>
      </w:r>
      <w:r w:rsidR="00242659">
        <w:rPr>
          <w:rFonts w:cstheme="minorHAnsi"/>
        </w:rPr>
        <w:t xml:space="preserve">0.38) </w:t>
      </w:r>
      <w:r>
        <w:rPr>
          <w:rFonts w:cstheme="minorHAnsi"/>
        </w:rPr>
        <w:t xml:space="preserve">increase of </w:t>
      </w:r>
      <w:r w:rsidR="00242659">
        <w:rPr>
          <w:rFonts w:cstheme="minorHAnsi"/>
        </w:rPr>
        <w:t>1.44</w:t>
      </w:r>
      <w:r>
        <w:rPr>
          <w:rFonts w:cstheme="minorHAnsi"/>
        </w:rPr>
        <w:t xml:space="preserve"> in odds of receiving a lifetime MDD diagnosis compared to average</w:t>
      </w:r>
      <w:r w:rsidR="00242659">
        <w:rPr>
          <w:rFonts w:cstheme="minorHAnsi"/>
        </w:rPr>
        <w:t xml:space="preserve">. </w:t>
      </w:r>
    </w:p>
    <w:p w14:paraId="7C82034D" w14:textId="5796F600" w:rsidR="00AD4572" w:rsidRPr="001E5897" w:rsidRDefault="005F65D2" w:rsidP="00DD095B">
      <w:pPr>
        <w:spacing w:line="480" w:lineRule="auto"/>
        <w:ind w:firstLine="720"/>
        <w:rPr>
          <w:rFonts w:cstheme="minorHAnsi"/>
          <w:b/>
          <w:bCs/>
          <w:i/>
          <w:iCs/>
        </w:rPr>
      </w:pPr>
      <w:r>
        <w:rPr>
          <w:rFonts w:cstheme="minorHAnsi"/>
        </w:rPr>
        <w:t>Finally, for subjects of American admixed ancestry, s</w:t>
      </w:r>
      <w:r w:rsidR="00AD4572">
        <w:rPr>
          <w:rFonts w:cstheme="minorHAnsi"/>
        </w:rPr>
        <w:t>ex</w:t>
      </w:r>
      <w:r>
        <w:rPr>
          <w:rFonts w:cstheme="minorHAnsi"/>
        </w:rPr>
        <w:t xml:space="preserve"> and age</w:t>
      </w:r>
      <w:r w:rsidR="00AD4572">
        <w:rPr>
          <w:rFonts w:cstheme="minorHAnsi"/>
        </w:rPr>
        <w:t xml:space="preserve">, but not stress-sensitivity, affected the likelihood of receiving a lifetime diagnosis of ADHD, anxiety, and MDD. For girls, odds of receiving a diagnosis of anxiety or MDD were 1.66 points (FDR corrected p-value = 0.011) or 1.75 points (FDR corrected p-value = 0.011) higher on average, respectively. Odds of receiving a lifetime diagnosis of ADHD were also </w:t>
      </w:r>
      <w:r w:rsidR="00EB2C6E">
        <w:rPr>
          <w:rFonts w:cstheme="minorHAnsi"/>
        </w:rPr>
        <w:t>0.44</w:t>
      </w:r>
      <w:r w:rsidR="00AD4572">
        <w:rPr>
          <w:rFonts w:cstheme="minorHAnsi"/>
        </w:rPr>
        <w:t xml:space="preserve"> points lower on average for girls, but this difference did not survive FDR correction (uncorrected p-value = </w:t>
      </w:r>
      <w:r w:rsidR="00EB2C6E">
        <w:rPr>
          <w:rFonts w:cstheme="minorHAnsi"/>
        </w:rPr>
        <w:t>0.046).</w:t>
      </w:r>
      <w:r w:rsidR="0051764F">
        <w:rPr>
          <w:rFonts w:cstheme="minorHAnsi"/>
        </w:rPr>
        <w:t xml:space="preserve"> Sex did not significantly affect likelihood of receiving a lifetime PTSD diagnosis.</w:t>
      </w:r>
      <w:r>
        <w:rPr>
          <w:rFonts w:cstheme="minorHAnsi"/>
        </w:rPr>
        <w:t xml:space="preserve"> A one standard deviation increase in age was nominally associated (uncorrected p-value = 0.0063, FDR corrected p-value = 0.094) with an increase of 2.69 points in odds of receiving a lifetime MDD diagnosis.</w:t>
      </w:r>
      <w:r w:rsidR="000823BD">
        <w:rPr>
          <w:rFonts w:cstheme="minorHAnsi"/>
        </w:rPr>
        <w:t xml:space="preserve"> Age did not affect likelihood of receiving a lifetime diagnosis of anxiety, MDD, or PTSD.</w:t>
      </w:r>
    </w:p>
    <w:p w14:paraId="21A466AA" w14:textId="5B275070" w:rsidR="00BE606A" w:rsidRPr="00786EBD" w:rsidRDefault="00BE606A" w:rsidP="00DD095B">
      <w:pPr>
        <w:spacing w:line="480" w:lineRule="auto"/>
        <w:jc w:val="center"/>
        <w:rPr>
          <w:rFonts w:cstheme="minorHAnsi"/>
          <w:b/>
          <w:bCs/>
        </w:rPr>
      </w:pPr>
      <w:r w:rsidRPr="00786EBD">
        <w:rPr>
          <w:rFonts w:cstheme="minorHAnsi"/>
          <w:b/>
          <w:bCs/>
        </w:rPr>
        <w:t>Discussion</w:t>
      </w:r>
    </w:p>
    <w:p w14:paraId="7970975E" w14:textId="498F4C26" w:rsidR="00450D91" w:rsidRDefault="00450D91" w:rsidP="00DD095B">
      <w:pPr>
        <w:spacing w:line="480" w:lineRule="auto"/>
        <w:rPr>
          <w:rFonts w:cstheme="minorHAnsi"/>
        </w:rPr>
      </w:pPr>
      <w:r w:rsidRPr="00786EBD">
        <w:rPr>
          <w:rFonts w:cstheme="minorHAnsi"/>
        </w:rPr>
        <w:t>Discussion of anticipated findings</w:t>
      </w:r>
    </w:p>
    <w:p w14:paraId="73FA2167" w14:textId="77777777" w:rsidR="00E80C04" w:rsidRDefault="00E80C04" w:rsidP="00E80C04">
      <w:pPr>
        <w:spacing w:after="0" w:line="480" w:lineRule="auto"/>
        <w:rPr>
          <w:rFonts w:cstheme="minorHAnsi"/>
        </w:rPr>
      </w:pPr>
      <w:r>
        <w:rPr>
          <w:rFonts w:cstheme="minorHAnsi"/>
          <w:i/>
          <w:iCs/>
        </w:rPr>
        <w:t>H1:</w:t>
      </w:r>
      <w:r>
        <w:rPr>
          <w:rFonts w:cstheme="minorHAnsi"/>
        </w:rPr>
        <w:t xml:space="preserve"> Given the strong links between stress, HPA axis activity, and psychiatric disorders, higher stress-sensitivity PRS will be associated with higher levels of psychiatric diagnoses and symptoms of psychopathology.</w:t>
      </w:r>
    </w:p>
    <w:p w14:paraId="02164B28" w14:textId="77777777" w:rsidR="00E80C04" w:rsidRDefault="00E80C04" w:rsidP="00E80C04">
      <w:pPr>
        <w:spacing w:line="480" w:lineRule="auto"/>
        <w:rPr>
          <w:rFonts w:cstheme="minorHAnsi"/>
        </w:rPr>
      </w:pPr>
      <w:r>
        <w:rPr>
          <w:rFonts w:cstheme="minorHAnsi"/>
          <w:i/>
          <w:iCs/>
        </w:rPr>
        <w:t>H2:</w:t>
      </w:r>
      <w:r>
        <w:rPr>
          <w:rFonts w:cstheme="minorHAnsi"/>
        </w:rPr>
        <w:t xml:space="preserve"> Because the stress-sensitivity PRS was created based on results of an experimental manipulation rather than large-scale associations, the stress-sensitivity PRS will explain more variance in psychiatric </w:t>
      </w:r>
      <w:r>
        <w:rPr>
          <w:rFonts w:cstheme="minorHAnsi"/>
        </w:rPr>
        <w:lastRenderedPageBreak/>
        <w:t>disorders and symptoms associated with differences in stress sensitivity as compared to more traditional GWAS-derived PRS.</w:t>
      </w:r>
    </w:p>
    <w:p w14:paraId="73CF58E3" w14:textId="77777777" w:rsidR="00C11E65" w:rsidRPr="00786EBD" w:rsidRDefault="00C11E65" w:rsidP="00C11E65">
      <w:pPr>
        <w:pStyle w:val="NoSpacing"/>
        <w:spacing w:line="480" w:lineRule="auto"/>
        <w:ind w:left="720" w:firstLine="720"/>
        <w:contextualSpacing/>
        <w:rPr>
          <w:rFonts w:cstheme="minorHAnsi"/>
        </w:rPr>
      </w:pPr>
      <w:r w:rsidRPr="00786EBD">
        <w:rPr>
          <w:rFonts w:cstheme="minorHAnsi"/>
        </w:rPr>
        <w:t xml:space="preserve">Increased stress sensitivity has been linked to conditions such as major depressive disorder (MDD) and social anxiety disorder (SAD) </w:t>
      </w:r>
      <w:r w:rsidRPr="00786EBD">
        <w:rPr>
          <w:rFonts w:cstheme="minorHAnsi"/>
        </w:rPr>
        <w:fldChar w:fldCharType="begin"/>
      </w:r>
      <w:r w:rsidRPr="00786EBD">
        <w:rPr>
          <w:rFonts w:cstheme="minorHAnsi"/>
        </w:rPr>
        <w:instrText xml:space="preserve"> ADDIN ZOTERO_ITEM CSL_CITATION {"citationID":"vE7Hujsv","properties":{"formattedCitation":"(Farmer &amp; Kashdan, 2015; Hasler et al., 2004)","plainCitation":"(Farmer &amp; Kashdan, 2015; Hasler et al., 2004)","noteIndex":0},"citationItems":[{"id":4748,"uris":["http://zotero.org/users/local/dCnfRmag/items/YZ4RCRW7"],"itemData":{"id":4748,"type":"article-journal","abstract":"Dominant theoretical models of social anxiety disorder (SAD) suggest that people who suffer from function-impairing social fears are likely to react more strongly to social stressors. Researchers have examined the reactivity of people with SAD to stressful laboratory tasks, but there is little knowledge about how stress affects their daily lives. We asked 79 adults from the community, 40 diagnosed with SAD and 39 matched healthy controls, to self-monitor their social interactions, social events, and emotional experiences over two weeks using electronic diaries. These data allowed us to examine associations of social events and emotional well-being both within-day and from one day to the next. Using hierarchical linear modeling, we found all participants to report increases in negative affect and decreases in positive affect and self-esteem on days when they experienced more stressful social events. However, people with SAD displayed greater stress sensitivity, particularly in negative emotion reactions to stressful social events, compared to healthy controls. Groups also differed in how previous days’ events influenced sensitivity to current days’ events. Moreover, we found evidence of stress generation in that the SAD group reported more frequent interpersonal stress, though temporal analyses did not suggest greater likelihood of social stress on days following intense negative emotions. Our findings support the role of heightened social stress sensitivity in SAD, highlighting rigidity in reactions and occurrence of stressful experiences from one day to the next. These findings also shed light on theoretical models of emotions and self-esteem in SAD and present important clinical implications.","container-title":"Journal of abnormal psychology","DOI":"10.1037/abn0000036","ISSN":"0021-843X","issue":"1","journalAbbreviation":"J Abnorm Psychol","note":"PMID: 25688437\nPMCID: PMC4376480","page":"102-114","source":"PubMed Central","title":"Stress Sensitivity and Stress Generation in Social Anxiety Disorder: A Temporal Process Approach","title-short":"Stress Sensitivity and Stress Generation in Social Anxiety Disorder","volume":"124","author":[{"family":"Farmer","given":"Antonina S."},{"family":"Kashdan","given":"Todd B."}],"issued":{"date-parts":[["2015",2]]}}},{"id":4784,"uris":["http://zotero.org/users/local/dCnfRmag/items/DDL5FB7P"],"itemData":{"id":4784,"type":"article-journal","abstract":"The limited success of genetic studies of major depression has raised questions concerning the definition of genetically relevant phenotypes. This paper presents strategies to improve the phenotypic definition of major depression by proposing endophenotypes at two levels: First, dissecting the depressive phenotype into key components results in narrow definitions of putative psychopathological endophenotypes: mood bias toward negative emotions, impaired reward function, impaired learning and memory, neurovegetative signs, impaired diurnal variation, impaired executive cognitive function, psychomotor change, and increased stress sensitivity. A review of the recent literature on neurobiological and genetic findings associated with these components is given. Second, the most consistent heritable biological markers of major depression are proposed as biological endophenotypes for genetic studies: REM sleep abnormalities, functional and structural brain abnormalities, dysfunctions in serotonergic, catecholaminergic, hypothalamic-pituitary-adrenocortical axis, and CRH systems, and intracellular signal transduction endophenotypes. The associations among the psychopathological and biological endophenotypes are discussed with respect to specificity, temporal stability, heritability, familiality, and clinical and biological plausibility. Finally, the case is made for the development of a new classification system in order to reduce the heterogeneity of depression representing a major impediment to elucidating the genetic and neurobiological basis of this common, severe, and often life-threatening illness.","container-title":"Neuropsychopharmacology","DOI":"10.1038/sj.npp.1300506","ISSN":"1740-634X","issue":"10","journalAbbreviation":"Neuropsychopharmacol","language":"en","license":"2004 American College of Neuropsychopharmacology","note":"publisher: Nature Publishing Group","page":"1765-1781","source":"www-nature-com.offcampus.lib.washington.edu","title":"Discovering Endophenotypes for Major Depression","volume":"29","author":[{"family":"Hasler","given":"Gregor"},{"family":"Drevets","given":"Wayne C."},{"family":"Manji","given":"Husseini K."},{"family":"Charney","given":"Dennis S."}],"issued":{"date-parts":[["2004",10]]}}}],"schema":"https://github.com/citation-style-language/schema/raw/master/csl-citation.json"} </w:instrText>
      </w:r>
      <w:r w:rsidRPr="00786EBD">
        <w:rPr>
          <w:rFonts w:cstheme="minorHAnsi"/>
        </w:rPr>
        <w:fldChar w:fldCharType="separate"/>
      </w:r>
      <w:r w:rsidRPr="00786EBD">
        <w:rPr>
          <w:rFonts w:cstheme="minorHAnsi"/>
        </w:rPr>
        <w:t xml:space="preserve">(Farmer &amp; </w:t>
      </w:r>
      <w:proofErr w:type="spellStart"/>
      <w:r w:rsidRPr="00786EBD">
        <w:rPr>
          <w:rFonts w:cstheme="minorHAnsi"/>
        </w:rPr>
        <w:t>Kashdan</w:t>
      </w:r>
      <w:proofErr w:type="spellEnd"/>
      <w:r w:rsidRPr="00786EBD">
        <w:rPr>
          <w:rFonts w:cstheme="minorHAnsi"/>
        </w:rPr>
        <w:t>, 2015; Hasler et al., 2004)</w:t>
      </w:r>
      <w:r w:rsidRPr="00786EBD">
        <w:rPr>
          <w:rFonts w:cstheme="minorHAnsi"/>
        </w:rPr>
        <w:fldChar w:fldCharType="end"/>
      </w:r>
      <w:r w:rsidRPr="00786EBD">
        <w:rPr>
          <w:rFonts w:cstheme="minorHAnsi"/>
        </w:rPr>
        <w:t>. This suggests that the stress sensitivity PRS may be related to MDD and SAD diagnoses based on the KSADS-COMP and the following CBCL subscales: internalizing, anxious/depressed, withdrawn/depressed, social problems, somatic problems (physiological symptoms which are often associated with anxiety).</w:t>
      </w:r>
    </w:p>
    <w:p w14:paraId="7491FAB7" w14:textId="77777777" w:rsidR="00C11E65" w:rsidRPr="00786EBD" w:rsidRDefault="00C11E65" w:rsidP="00C11E65">
      <w:pPr>
        <w:pStyle w:val="NoSpacing"/>
        <w:spacing w:line="480" w:lineRule="auto"/>
        <w:ind w:left="720" w:firstLine="720"/>
        <w:contextualSpacing/>
        <w:rPr>
          <w:rFonts w:cstheme="minorHAnsi"/>
        </w:rPr>
      </w:pPr>
      <w:r w:rsidRPr="00786EBD">
        <w:rPr>
          <w:rFonts w:cstheme="minorHAnsi"/>
        </w:rPr>
        <w:t>Penner-</w:t>
      </w:r>
      <w:proofErr w:type="spellStart"/>
      <w:r w:rsidRPr="00786EBD">
        <w:rPr>
          <w:rFonts w:cstheme="minorHAnsi"/>
        </w:rPr>
        <w:t>Goeke</w:t>
      </w:r>
      <w:proofErr w:type="spellEnd"/>
      <w:r w:rsidRPr="00786EBD">
        <w:rPr>
          <w:rFonts w:cstheme="minorHAnsi"/>
        </w:rPr>
        <w:t xml:space="preserve"> et al. </w:t>
      </w:r>
      <w:r w:rsidRPr="00786EBD">
        <w:rPr>
          <w:rFonts w:cstheme="minorHAnsi"/>
        </w:rPr>
        <w:fldChar w:fldCharType="begin"/>
      </w:r>
      <w:r w:rsidRPr="00786EBD">
        <w:rPr>
          <w:rFonts w:cstheme="minorHAnsi"/>
        </w:rPr>
        <w:instrText xml:space="preserve"> ADDIN ZOTERO_ITEM CSL_CITATION {"citationID":"m1ofOybk","properties":{"formattedCitation":"(2023)","plainCitation":"(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label":"page","suppress-author":true}],"schema":"https://github.com/citation-style-language/schema/raw/master/csl-citation.json"} </w:instrText>
      </w:r>
      <w:r w:rsidRPr="00786EBD">
        <w:rPr>
          <w:rFonts w:cstheme="minorHAnsi"/>
        </w:rPr>
        <w:fldChar w:fldCharType="separate"/>
      </w:r>
      <w:r w:rsidRPr="00786EBD">
        <w:rPr>
          <w:rFonts w:cstheme="minorHAnsi"/>
        </w:rPr>
        <w:t>(2023)</w:t>
      </w:r>
      <w:r w:rsidRPr="00786EBD">
        <w:rPr>
          <w:rFonts w:cstheme="minorHAnsi"/>
        </w:rPr>
        <w:fldChar w:fldCharType="end"/>
      </w:r>
      <w:r w:rsidRPr="00786EBD">
        <w:rPr>
          <w:rFonts w:cstheme="minorHAnsi"/>
        </w:rPr>
        <w:t xml:space="preserve"> found that the stress sensitivity SNPs were associated with individuals with MDD who had previously experienced trauma. While they did not find a relationship between these SNPs and PTSD, they suggested that may be due to methodological constraints, as they were using data from a potentially underpowered GWAS. The stress sensitivity PRS in the proposed study may therefore be associated with PTSD diagnoses based on the KSADS-COMP.</w:t>
      </w:r>
    </w:p>
    <w:p w14:paraId="1F4C413C" w14:textId="77777777" w:rsidR="00C11E65" w:rsidRPr="00786EBD" w:rsidRDefault="00C11E65" w:rsidP="00C11E65">
      <w:pPr>
        <w:pStyle w:val="NoSpacing"/>
        <w:spacing w:line="480" w:lineRule="auto"/>
        <w:ind w:left="720" w:firstLine="720"/>
        <w:contextualSpacing/>
        <w:rPr>
          <w:rFonts w:cstheme="minorHAnsi"/>
        </w:rPr>
      </w:pPr>
      <w:r w:rsidRPr="00786EBD">
        <w:rPr>
          <w:rFonts w:cstheme="minorHAnsi"/>
        </w:rPr>
        <w:t xml:space="preserve">SNPs in genetic regions linked to the HPA axis were able to predict ADHD symptom severity </w:t>
      </w:r>
      <w:r w:rsidRPr="00786EBD">
        <w:rPr>
          <w:rFonts w:cstheme="minorHAnsi"/>
        </w:rPr>
        <w:fldChar w:fldCharType="begin"/>
      </w:r>
      <w:r w:rsidRPr="00786EBD">
        <w:rPr>
          <w:rFonts w:cstheme="minorHAnsi"/>
        </w:rPr>
        <w:instrText xml:space="preserve"> ADDIN ZOTERO_ITEM CSL_CITATION {"citationID":"rFZipIKv","properties":{"formattedCitation":"(van der Meer et al., 2017)","plainCitation":"(van der Meer et al., 2017)","noteIndex":0},"citationItems":[{"id":4754,"uris":["http://zotero.org/users/local/dCnfRmag/items/KSUDLP8K"],"itemData":{"id":4754,"type":"article-journal","abstract":"Identifying genetic variants contributing to attention-deficit/hyperactivity disorder (ADHD) is complicated by the involvement of numerous common genetic variants with small effects, interacting with each other as well as with environmental factors, such as stress exposure. Random forest regression is well suited to explore this complexity, as it allows for the analysis of many predictors simultaneously, taking into account any higher-order interactions among them. Using random forest regression, we predicted ADHD severity, measured by Conners’ Parent Rating Scales, from 686 adolescents and young adults (of which 281 were diagnosed with ADHD). The analysis included 17 374 single-nucleotide polymorphisms (SNPs) across 29 genes previously linked to hypothalamic–pituitary–adrenal (HPA) axis activity, together with information on exposure to 24 individual long-term difficulties or stressful life events. The model explained 12.5% of variance in ADHD severity. The most important SNP, which also showed the strongest interaction with stress exposure, was located in a region regulating the expression of telomerase reverse transcriptase (TERT). Other high-ranking SNPs were found in or near NPSR1, ESR1, GABRA6, PER3, NR3C2 and DRD4. Chronic stressors were more influential than single, severe, life events. Top hits were partly shared with conduct problems. We conclude that random forest regression may be used to investigate how multiple genetic and environmental factors jointly contribute to ADHD. It is able to implicate novel SNPs of interest, interacting with stress exposure, and may explain inconsistent findings in ADHD genetics. This exploratory approach may be best combined with more hypothesis-driven research; top predictors and their interactions with one another should be replicated in independent samples.","container-title":"Translational Psychiatry","DOI":"10.1038/tp.2017.114","ISSN":"2158-3188","issue":"6","journalAbbreviation":"Transl Psychiatry","language":"en","license":"2017 The Author(s)","note":"publisher: Nature Publishing Group","page":"e1145-e1145","source":"www-nature-com.offcampus.lib.washington.edu","title":"Predicting attention-deficit/hyperactivity disorder severity from psychosocial stress and stress-response genes: a random forest regression approach","title-short":"Predicting attention-deficit/hyperactivity disorder severity from psychosocial stress and stress-response genes","volume":"7","author":[{"family":"Meer","given":"D.","non-dropping-particle":"van der"},{"family":"Hoekstra","given":"P. J."},{"family":"Donkelaar","given":"M.","non-dropping-particle":"van"},{"family":"Bralten","given":"J."},{"family":"Oosterlaan","given":"J."},{"family":"Heslenfeld","given":"D."},{"family":"Faraone","given":"S. V."},{"family":"Franke","given":"B."},{"family":"Buitelaar","given":"J. K."},{"family":"Hartman","given":"C. A."}],"issued":{"date-parts":[["2017",6]]}}}],"schema":"https://github.com/citation-style-language/schema/raw/master/csl-citation.json"} </w:instrText>
      </w:r>
      <w:r w:rsidRPr="00786EBD">
        <w:rPr>
          <w:rFonts w:cstheme="minorHAnsi"/>
        </w:rPr>
        <w:fldChar w:fldCharType="separate"/>
      </w:r>
      <w:r w:rsidRPr="00786EBD">
        <w:rPr>
          <w:rFonts w:cstheme="minorHAnsi"/>
        </w:rPr>
        <w:t>(van der Meer et al., 2017)</w:t>
      </w:r>
      <w:r w:rsidRPr="00786EBD">
        <w:rPr>
          <w:rFonts w:cstheme="minorHAnsi"/>
        </w:rPr>
        <w:fldChar w:fldCharType="end"/>
      </w:r>
      <w:r w:rsidRPr="00786EBD">
        <w:rPr>
          <w:rFonts w:cstheme="minorHAnsi"/>
        </w:rPr>
        <w:t>. This suggests that the stress sensitivity PRS in the proposed study might be associated with ADHD diagnoses based on the KSADS-COMP and increased scores on the CBCL attention subscale.</w:t>
      </w:r>
    </w:p>
    <w:p w14:paraId="4B6F4CEC" w14:textId="77777777" w:rsidR="00C11E65" w:rsidRPr="00786EBD" w:rsidRDefault="00C11E65" w:rsidP="00C11E65">
      <w:pPr>
        <w:pStyle w:val="NoSpacing"/>
        <w:spacing w:line="480" w:lineRule="auto"/>
        <w:ind w:left="720" w:firstLine="720"/>
        <w:contextualSpacing/>
        <w:rPr>
          <w:rFonts w:cstheme="minorHAnsi"/>
        </w:rPr>
      </w:pPr>
      <w:r w:rsidRPr="00786EBD">
        <w:rPr>
          <w:rFonts w:cstheme="minorHAnsi"/>
        </w:rPr>
        <w:t xml:space="preserve">Because stress sensitivity has also been liked to increased risk of psychosis </w:t>
      </w:r>
      <w:r w:rsidRPr="00786EBD">
        <w:rPr>
          <w:rFonts w:cstheme="minorHAnsi"/>
        </w:rPr>
        <w:fldChar w:fldCharType="begin"/>
      </w:r>
      <w:r w:rsidRPr="00786EBD">
        <w:rPr>
          <w:rFonts w:cstheme="minorHAnsi"/>
        </w:rPr>
        <w:instrText xml:space="preserve"> ADDIN ZOTERO_ITEM CSL_CITATION {"citationID":"SbEy35wF","properties":{"formattedCitation":"(Reininghaus et al., 2016)","plainCitation":"(Reininghaus et al., 2016)","noteIndex":0},"citationItems":[{"id":4751,"uris":["http://zotero.org/users/local/dCnfRmag/items/35DAFSBV"],"itemData":{"id":4751,"type":"article-journal","abstract":"While contemporary models of psychosis have proposed a number of putative psychological mechanisms, how these impact on individuals to increase intensity of psychotic experiences in real life, outside the research laboratory, remains unclear. We aimed to investigate whether elevated stress sensitivity, experiences of aberrant novelty and salience, and enhanced anticipation of threat contribute to the development of psychotic experiences in daily life. We used the experience sampling method (ESM) to assess stress, negative affect, aberrant salience, threat anticipation, and psychotic experiences in 51 individuals with first-episode psychosis (FEP), 46 individuals with an at-risk mental state (ARMS) for psychosis, and 53 controls with no personal or family history of psychosis. Linear mixed models were used to account for the multilevel structure of ESM data. In all 3 groups, elevated stress sensitivity, aberrant salience, and enhanced threat anticipation were associated with an increased intensity of psychotic experiences. However, elevated sensitivity to minor stressful events (χ 2 = 6.3, P = 0.044), activities (χ 2 = 6.7, P = 0.036), and areas (χ 2 = 9.4, P = 0.009) and enhanced threat anticipation (χ 2 = 9.3, P = 0.009) were associated with more intense psychotic experiences in FEP individuals than controls. Sensitivity to outsider status (χ 2 = 5.7, P = 0.058) and aberrantly salient experiences (χ 2 = 12.3, P = 0.002) were more strongly associated with psychotic experiences in ARMS individuals than controls. Our findings suggest that stress sensitivity, aberrant salience, and threat anticipation are important psychological processes in the development of psychotic experiences in daily life in the early stages of the disorder.","container-title":"Schizophrenia Bulletin","DOI":"10.1093/schbul/sbv190","ISSN":"0586-7614","issue":"3","journalAbbreviation":"Schizophrenia Bulletin","page":"712-722","source":"Silverchair","title":"Stress Sensitivity, Aberrant Salience, and Threat Anticipation in Early Psychosis: An Experience Sampling Study","title-short":"Stress Sensitivity, Aberrant Salience, and Threat Anticipation in Early Psychosis","volume":"42","author":[{"family":"Reininghaus","given":"Ulrich"},{"family":"Kempton","given":"Matthew J."},{"family":"Valmaggia","given":"Lucia"},{"family":"Craig","given":"Tom K. J."},{"family":"Garety","given":"Philippa"},{"family":"Onyejiaka","given":"Adanna"},{"family":"Gayer-Anderson","given":"Charlotte"},{"family":"So","given":"Suzanne H."},{"family":"Hubbard","given":"Kathryn"},{"family":"Beards","given":"Stephanie"},{"family":"Dazzan","given":"Paola"},{"family":"Pariante","given":"Carmine"},{"family":"Mondelli","given":"Valeria"},{"family":"Fisher","given":"Helen L."},{"family":"Mills","given":"John G."},{"family":"Viechtbauer","given":"Wolfgang"},{"family":"McGuire","given":"Philip"},{"family":"Os","given":"Jim","non-dropping-particle":"van"},{"family":"Murray","given":"Robin M."},{"family":"Wykes","given":"Til"},{"family":"Myin-Germeys","given":"Inez"},{"family":"Morgan","given":"Craig"}],"issued":{"date-parts":[["2016",5,1]]}}}],"schema":"https://github.com/citation-style-language/schema/raw/master/csl-citation.json"} </w:instrText>
      </w:r>
      <w:r w:rsidRPr="00786EBD">
        <w:rPr>
          <w:rFonts w:cstheme="minorHAnsi"/>
        </w:rPr>
        <w:fldChar w:fldCharType="separate"/>
      </w:r>
      <w:r w:rsidRPr="00786EBD">
        <w:rPr>
          <w:rFonts w:cstheme="minorHAnsi"/>
        </w:rPr>
        <w:t>(</w:t>
      </w:r>
      <w:proofErr w:type="spellStart"/>
      <w:r w:rsidRPr="00786EBD">
        <w:rPr>
          <w:rFonts w:cstheme="minorHAnsi"/>
        </w:rPr>
        <w:t>Reininghaus</w:t>
      </w:r>
      <w:proofErr w:type="spellEnd"/>
      <w:r w:rsidRPr="00786EBD">
        <w:rPr>
          <w:rFonts w:cstheme="minorHAnsi"/>
        </w:rPr>
        <w:t xml:space="preserve"> et al., 2016)</w:t>
      </w:r>
      <w:r w:rsidRPr="00786EBD">
        <w:rPr>
          <w:rFonts w:cstheme="minorHAnsi"/>
        </w:rPr>
        <w:fldChar w:fldCharType="end"/>
      </w:r>
      <w:r w:rsidRPr="00786EBD">
        <w:rPr>
          <w:rFonts w:cstheme="minorHAnsi"/>
        </w:rPr>
        <w:t>, the stress sensitivity PRS may be associated with increased scores on the CBCL thought problems subscale.</w:t>
      </w:r>
    </w:p>
    <w:p w14:paraId="07E6E76F" w14:textId="77777777" w:rsidR="00C11E65" w:rsidRPr="00786EBD" w:rsidRDefault="00C11E65" w:rsidP="00C11E65">
      <w:pPr>
        <w:pStyle w:val="NoSpacing"/>
        <w:spacing w:line="480" w:lineRule="auto"/>
        <w:ind w:left="720" w:firstLine="720"/>
        <w:contextualSpacing/>
        <w:rPr>
          <w:rFonts w:cstheme="minorHAnsi"/>
        </w:rPr>
      </w:pPr>
      <w:r w:rsidRPr="00786EBD">
        <w:rPr>
          <w:rFonts w:cstheme="minorHAnsi"/>
        </w:rPr>
        <w:t xml:space="preserve">Finally, increased stress sensitivity was recently linked to more externalizing problems </w:t>
      </w:r>
      <w:r w:rsidRPr="00786EBD">
        <w:rPr>
          <w:rFonts w:cstheme="minorHAnsi"/>
        </w:rPr>
        <w:fldChar w:fldCharType="begin"/>
      </w:r>
      <w:r w:rsidRPr="00786EBD">
        <w:rPr>
          <w:rFonts w:cstheme="minorHAnsi"/>
        </w:rPr>
        <w:instrText xml:space="preserve"> ADDIN ZOTERO_ITEM CSL_CITATION {"citationID":"A9Is6GSy","properties":{"formattedCitation":"(Borchers et al., 2024)","plainCitation":"(Borchers et al., 2024)","noteIndex":0},"citationItems":[{"id":4787,"uris":["http://zotero.org/users/local/dCnfRmag/items/CD2Q3H22"],"itemData":{"id":4787,"type":"article-journal","abstract":"Background\nExposure and sensitivity to early life stress (ELS) are related to increased risk for psychopathology in adolescence. While cross-sectional studies have reported blunted nucleus accumbens (NAcc) activation in the context of these associations, researchers have not yet assessed the effects of ELS on developmental trajectories of activation. We examined whether trajectories are affected by stress and the moderating role of biological sex in predicting vulnerability to symptoms of psychopathology.\nMethod\nAdolescents (n=173) completed three assessments at two-year intervals across puberty (ages 9-18 years). At baseline we assessed objective ELS and stress sensitivity using the Traumatic Events Screening Inventory for Children. At all timepoints we assessed NAcc activation using the Monetary Incentive Delay task and externalizing, internalizing, and total problems using the Youth Self-Report. We correlated NAcc trajectories (extracted using linear mixed effects models) with ELS and stress sensitivity, and conducted multivariate regression analysis to examine the interaction of NAcc trajectories and biological sex in predicting symptoms of psychopathology.\nResults\nSymptoms increased over adolescence. Stress sensitivity, but not objective ELS, was associated with decreasing trajectories of NAcc activation. Biological sex interacted with NAcc trajectories to predict psychopathology: boys, but not girls, with decreasing NAcc activation had more severe externalizing problems in adolescence. These findings were replicated in the putamen and caudate but not in the medial prefrontal cortex or control brain regions.\nConclusions\nNAcc activation may be a sex-specific marker of externalizing problems in adolescence. Efforts to reduce stress sensitivity may help to decrease symptoms of psychopathology in adolescent boys.","container-title":"Biological Psychiatry","DOI":"10.1016/j.biopsych.2024.01.011","ISSN":"0006-3223","journalAbbreviation":"Biological Psychiatry","source":"ScienceDirect","title":"Sex-Specific Vulnerability to Externalizing Problems: Sensitivity to Early Stress and Nucleus Accumbens Activation Over Adolescence","title-short":"Sex-Specific Vulnerability to Externalizing Problems","URL":"https://www.sciencedirect.com/science/article/pii/S0006322324000386","author":[{"family":"Borchers","given":"Lauren R."},{"family":"Yuan","given":"Justin P."},{"family":"Leong","given":"Josiah K."},{"family":"Jo","given":"Booil"},{"family":"Chahal","given":"Rajpreet"},{"family":"Ryu","given":"Joshua"},{"family":"Nam","given":"Andrew"},{"family":"Coury","given":"Saché M."},{"family":"Gotlib","given":"Ian H."}],"accessed":{"date-parts":[["2024",3,9]]},"issued":{"date-parts":[["2024",1,24]]}}}],"schema":"https://github.com/citation-style-language/schema/raw/master/csl-citation.json"} </w:instrText>
      </w:r>
      <w:r w:rsidRPr="00786EBD">
        <w:rPr>
          <w:rFonts w:cstheme="minorHAnsi"/>
        </w:rPr>
        <w:fldChar w:fldCharType="separate"/>
      </w:r>
      <w:r w:rsidRPr="00786EBD">
        <w:rPr>
          <w:rFonts w:cstheme="minorHAnsi"/>
        </w:rPr>
        <w:t>(Borchers et al., 2024)</w:t>
      </w:r>
      <w:r w:rsidRPr="00786EBD">
        <w:rPr>
          <w:rFonts w:cstheme="minorHAnsi"/>
        </w:rPr>
        <w:fldChar w:fldCharType="end"/>
      </w:r>
      <w:r w:rsidRPr="00786EBD">
        <w:rPr>
          <w:rFonts w:cstheme="minorHAnsi"/>
        </w:rPr>
        <w:t>, suggesting that the stress sensitivity PRS could be associated with higher scores on the CBCL externalizing, rule-breaking, and aggression subscales.</w:t>
      </w:r>
    </w:p>
    <w:p w14:paraId="40493DCE" w14:textId="77777777" w:rsidR="00C11E65" w:rsidRPr="00786EBD" w:rsidRDefault="00C11E65" w:rsidP="00C11E65">
      <w:pPr>
        <w:pStyle w:val="NoSpacing"/>
        <w:spacing w:line="480" w:lineRule="auto"/>
        <w:contextualSpacing/>
        <w:rPr>
          <w:rFonts w:cstheme="minorHAnsi"/>
        </w:rPr>
      </w:pPr>
    </w:p>
    <w:p w14:paraId="54D4CF51" w14:textId="77777777" w:rsidR="00C11E65" w:rsidRPr="00786EBD" w:rsidRDefault="00C11E65" w:rsidP="00C11E65">
      <w:pPr>
        <w:pStyle w:val="NoSpacing"/>
        <w:spacing w:line="480" w:lineRule="auto"/>
        <w:ind w:left="720"/>
        <w:contextualSpacing/>
        <w:rPr>
          <w:rFonts w:cstheme="minorHAnsi"/>
        </w:rPr>
      </w:pPr>
      <w:r w:rsidRPr="00786EBD">
        <w:rPr>
          <w:rFonts w:cstheme="minorHAnsi"/>
          <w:i/>
          <w:iCs/>
        </w:rPr>
        <w:t xml:space="preserve">H1: </w:t>
      </w:r>
      <w:r w:rsidRPr="00786EBD">
        <w:rPr>
          <w:rFonts w:cstheme="minorHAnsi"/>
        </w:rPr>
        <w:t>Higher stress-sensitivity PRS will be significantly associated with increased CBCL scores on internalizing, externalizing, total problems, and all eight subscales.</w:t>
      </w:r>
    </w:p>
    <w:p w14:paraId="03223B35" w14:textId="77777777" w:rsidR="00C11E65" w:rsidRPr="00786EBD" w:rsidRDefault="00C11E65" w:rsidP="00C11E65">
      <w:pPr>
        <w:pStyle w:val="NoSpacing"/>
        <w:spacing w:line="480" w:lineRule="auto"/>
        <w:ind w:left="720"/>
        <w:contextualSpacing/>
        <w:rPr>
          <w:rFonts w:cstheme="minorHAnsi"/>
        </w:rPr>
      </w:pPr>
    </w:p>
    <w:p w14:paraId="53461F7E" w14:textId="77777777" w:rsidR="00C11E65" w:rsidRPr="00786EBD" w:rsidRDefault="00C11E65" w:rsidP="00C11E65">
      <w:pPr>
        <w:pStyle w:val="NoSpacing"/>
        <w:spacing w:line="480" w:lineRule="auto"/>
        <w:ind w:left="720"/>
        <w:contextualSpacing/>
        <w:rPr>
          <w:rFonts w:cstheme="minorHAnsi"/>
        </w:rPr>
      </w:pPr>
      <w:r w:rsidRPr="00786EBD">
        <w:rPr>
          <w:rFonts w:cstheme="minorHAnsi"/>
          <w:i/>
          <w:iCs/>
        </w:rPr>
        <w:t>H2:</w:t>
      </w:r>
      <w:r w:rsidRPr="00786EBD">
        <w:rPr>
          <w:rFonts w:cstheme="minorHAnsi"/>
        </w:rPr>
        <w:t xml:space="preserve"> Higher stress-sensitivity PRS will be significant associated with meeting criteria for MDD, ADHD, SAD, and PTSD based on the KSADS-COMP.</w:t>
      </w:r>
    </w:p>
    <w:p w14:paraId="196933EF" w14:textId="77777777" w:rsidR="00E80C04" w:rsidRPr="00786EBD" w:rsidRDefault="00E80C04" w:rsidP="00DD095B">
      <w:pPr>
        <w:spacing w:line="480" w:lineRule="auto"/>
        <w:rPr>
          <w:rFonts w:cstheme="minorHAnsi"/>
        </w:rPr>
      </w:pPr>
    </w:p>
    <w:p w14:paraId="0B0A2E04" w14:textId="32BC22C6" w:rsidR="00450D91" w:rsidRPr="00786EBD" w:rsidRDefault="00450D91" w:rsidP="00DD095B">
      <w:pPr>
        <w:spacing w:line="480" w:lineRule="auto"/>
        <w:rPr>
          <w:rFonts w:cstheme="minorHAnsi"/>
        </w:rPr>
      </w:pPr>
      <w:r w:rsidRPr="00786EBD">
        <w:rPr>
          <w:rFonts w:cstheme="minorHAnsi"/>
        </w:rPr>
        <w:t>Limitations</w:t>
      </w:r>
    </w:p>
    <w:p w14:paraId="303FA849" w14:textId="1F9B8216" w:rsidR="004F1A6D" w:rsidRDefault="00450D91" w:rsidP="00DD095B">
      <w:pPr>
        <w:spacing w:line="480" w:lineRule="auto"/>
        <w:rPr>
          <w:rFonts w:cstheme="minorHAnsi"/>
        </w:rPr>
      </w:pPr>
      <w:r w:rsidRPr="00786EBD">
        <w:rPr>
          <w:rFonts w:cstheme="minorHAnsi"/>
        </w:rPr>
        <w:t>Potential implications</w:t>
      </w:r>
    </w:p>
    <w:p w14:paraId="3ACF338F" w14:textId="2D712A06" w:rsidR="004F1A6D" w:rsidRPr="00786EBD" w:rsidRDefault="004F1A6D" w:rsidP="00DD095B">
      <w:pPr>
        <w:spacing w:line="480" w:lineRule="auto"/>
        <w:jc w:val="center"/>
        <w:rPr>
          <w:rFonts w:cstheme="minorHAnsi"/>
          <w:b/>
          <w:bCs/>
        </w:rPr>
      </w:pPr>
      <w:r>
        <w:rPr>
          <w:rFonts w:cstheme="minorHAnsi"/>
          <w:b/>
          <w:bCs/>
        </w:rPr>
        <w:t>References</w:t>
      </w:r>
    </w:p>
    <w:p w14:paraId="46D0F7C4" w14:textId="77777777" w:rsidR="007F67F8" w:rsidRPr="007F67F8" w:rsidRDefault="004F1A6D" w:rsidP="007F67F8">
      <w:pPr>
        <w:pStyle w:val="Bibliography"/>
        <w:rPr>
          <w:rFonts w:ascii="Times New Roman" w:hAnsi="Times New Roman" w:cs="Times New Roman"/>
          <w:sz w:val="24"/>
          <w:szCs w:val="24"/>
        </w:rPr>
      </w:pPr>
      <w:r>
        <w:fldChar w:fldCharType="begin"/>
      </w:r>
      <w:r w:rsidR="00441247">
        <w:instrText xml:space="preserve"> ADDIN ZOTERO_BIBL {"uncited":[],"omitted":[],"custom":[]} CSL_BIBLIOGRAPHY </w:instrText>
      </w:r>
      <w:r>
        <w:fldChar w:fldCharType="separate"/>
      </w:r>
      <w:r w:rsidR="007F67F8" w:rsidRPr="007F67F8">
        <w:rPr>
          <w:rFonts w:ascii="Times New Roman" w:hAnsi="Times New Roman" w:cs="Times New Roman"/>
          <w:sz w:val="24"/>
          <w:szCs w:val="24"/>
        </w:rPr>
        <w:t xml:space="preserve">Achenbach, T. (2011). </w:t>
      </w:r>
      <w:r w:rsidR="007F67F8" w:rsidRPr="007F67F8">
        <w:rPr>
          <w:rFonts w:ascii="Times New Roman" w:hAnsi="Times New Roman" w:cs="Times New Roman"/>
          <w:i/>
          <w:iCs/>
          <w:sz w:val="24"/>
          <w:szCs w:val="24"/>
        </w:rPr>
        <w:t>Encyclopedia of Clinical Neuropsychology</w:t>
      </w:r>
      <w:r w:rsidR="007F67F8" w:rsidRPr="007F67F8">
        <w:rPr>
          <w:rFonts w:ascii="Times New Roman" w:hAnsi="Times New Roman" w:cs="Times New Roman"/>
          <w:sz w:val="24"/>
          <w:szCs w:val="24"/>
        </w:rPr>
        <w:t>.</w:t>
      </w:r>
    </w:p>
    <w:p w14:paraId="59BDF0D2"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Achenbach, T. M. (2009). </w:t>
      </w:r>
      <w:r w:rsidRPr="007F67F8">
        <w:rPr>
          <w:rFonts w:ascii="Times New Roman" w:hAnsi="Times New Roman" w:cs="Times New Roman"/>
          <w:i/>
          <w:iCs/>
          <w:sz w:val="24"/>
          <w:szCs w:val="24"/>
        </w:rPr>
        <w:t>The Achenbach system of empirically based assessment (ASEBA): Development, findings, theory, and applications</w:t>
      </w:r>
      <w:r w:rsidRPr="007F67F8">
        <w:rPr>
          <w:rFonts w:ascii="Times New Roman" w:hAnsi="Times New Roman" w:cs="Times New Roman"/>
          <w:sz w:val="24"/>
          <w:szCs w:val="24"/>
        </w:rPr>
        <w:t>. University of Vermont, Research Center for Children, Youth, &amp; Families.</w:t>
      </w:r>
    </w:p>
    <w:p w14:paraId="66CC813A"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ADHD Working Group of the Psychiatric Genomics Consortium (PGC), Early </w:t>
      </w:r>
      <w:proofErr w:type="spellStart"/>
      <w:r w:rsidRPr="007F67F8">
        <w:rPr>
          <w:rFonts w:ascii="Times New Roman" w:hAnsi="Times New Roman" w:cs="Times New Roman"/>
          <w:sz w:val="24"/>
          <w:szCs w:val="24"/>
        </w:rPr>
        <w:t>Lifecourse</w:t>
      </w:r>
      <w:proofErr w:type="spellEnd"/>
      <w:r w:rsidRPr="007F67F8">
        <w:rPr>
          <w:rFonts w:ascii="Times New Roman" w:hAnsi="Times New Roman" w:cs="Times New Roman"/>
          <w:sz w:val="24"/>
          <w:szCs w:val="24"/>
        </w:rPr>
        <w:t xml:space="preserve"> &amp; Genetic Epidemiology (EAGLE) Consortium, 23andMe Research Team, </w:t>
      </w:r>
      <w:proofErr w:type="spellStart"/>
      <w:r w:rsidRPr="007F67F8">
        <w:rPr>
          <w:rFonts w:ascii="Times New Roman" w:hAnsi="Times New Roman" w:cs="Times New Roman"/>
          <w:sz w:val="24"/>
          <w:szCs w:val="24"/>
        </w:rPr>
        <w:t>Demontis</w:t>
      </w:r>
      <w:proofErr w:type="spellEnd"/>
      <w:r w:rsidRPr="007F67F8">
        <w:rPr>
          <w:rFonts w:ascii="Times New Roman" w:hAnsi="Times New Roman" w:cs="Times New Roman"/>
          <w:sz w:val="24"/>
          <w:szCs w:val="24"/>
        </w:rPr>
        <w:t xml:space="preserve">, D., Walters, R. K., Martin, J., </w:t>
      </w:r>
      <w:proofErr w:type="spellStart"/>
      <w:r w:rsidRPr="007F67F8">
        <w:rPr>
          <w:rFonts w:ascii="Times New Roman" w:hAnsi="Times New Roman" w:cs="Times New Roman"/>
          <w:sz w:val="24"/>
          <w:szCs w:val="24"/>
        </w:rPr>
        <w:t>Mattheisen</w:t>
      </w:r>
      <w:proofErr w:type="spellEnd"/>
      <w:r w:rsidRPr="007F67F8">
        <w:rPr>
          <w:rFonts w:ascii="Times New Roman" w:hAnsi="Times New Roman" w:cs="Times New Roman"/>
          <w:sz w:val="24"/>
          <w:szCs w:val="24"/>
        </w:rPr>
        <w:t xml:space="preserve">, M., Als, T. D., </w:t>
      </w:r>
      <w:proofErr w:type="spellStart"/>
      <w:r w:rsidRPr="007F67F8">
        <w:rPr>
          <w:rFonts w:ascii="Times New Roman" w:hAnsi="Times New Roman" w:cs="Times New Roman"/>
          <w:sz w:val="24"/>
          <w:szCs w:val="24"/>
        </w:rPr>
        <w:t>Agerbo</w:t>
      </w:r>
      <w:proofErr w:type="spellEnd"/>
      <w:r w:rsidRPr="007F67F8">
        <w:rPr>
          <w:rFonts w:ascii="Times New Roman" w:hAnsi="Times New Roman" w:cs="Times New Roman"/>
          <w:sz w:val="24"/>
          <w:szCs w:val="24"/>
        </w:rPr>
        <w:t xml:space="preserve">, E., </w:t>
      </w:r>
      <w:proofErr w:type="spellStart"/>
      <w:r w:rsidRPr="007F67F8">
        <w:rPr>
          <w:rFonts w:ascii="Times New Roman" w:hAnsi="Times New Roman" w:cs="Times New Roman"/>
          <w:sz w:val="24"/>
          <w:szCs w:val="24"/>
        </w:rPr>
        <w:t>Baldursson</w:t>
      </w:r>
      <w:proofErr w:type="spellEnd"/>
      <w:r w:rsidRPr="007F67F8">
        <w:rPr>
          <w:rFonts w:ascii="Times New Roman" w:hAnsi="Times New Roman" w:cs="Times New Roman"/>
          <w:sz w:val="24"/>
          <w:szCs w:val="24"/>
        </w:rPr>
        <w:t xml:space="preserve">, G., Belliveau, R., </w:t>
      </w:r>
      <w:proofErr w:type="spellStart"/>
      <w:r w:rsidRPr="007F67F8">
        <w:rPr>
          <w:rFonts w:ascii="Times New Roman" w:hAnsi="Times New Roman" w:cs="Times New Roman"/>
          <w:sz w:val="24"/>
          <w:szCs w:val="24"/>
        </w:rPr>
        <w:t>Bybjerg-Grauholm</w:t>
      </w:r>
      <w:proofErr w:type="spellEnd"/>
      <w:r w:rsidRPr="007F67F8">
        <w:rPr>
          <w:rFonts w:ascii="Times New Roman" w:hAnsi="Times New Roman" w:cs="Times New Roman"/>
          <w:sz w:val="24"/>
          <w:szCs w:val="24"/>
        </w:rPr>
        <w:t xml:space="preserve">, J., </w:t>
      </w:r>
      <w:proofErr w:type="spellStart"/>
      <w:r w:rsidRPr="007F67F8">
        <w:rPr>
          <w:rFonts w:ascii="Times New Roman" w:hAnsi="Times New Roman" w:cs="Times New Roman"/>
          <w:sz w:val="24"/>
          <w:szCs w:val="24"/>
        </w:rPr>
        <w:t>Bækvad</w:t>
      </w:r>
      <w:proofErr w:type="spellEnd"/>
      <w:r w:rsidRPr="007F67F8">
        <w:rPr>
          <w:rFonts w:ascii="Times New Roman" w:hAnsi="Times New Roman" w:cs="Times New Roman"/>
          <w:sz w:val="24"/>
          <w:szCs w:val="24"/>
        </w:rPr>
        <w:t xml:space="preserve">-Hansen, M., Cerrato, F., </w:t>
      </w:r>
      <w:proofErr w:type="spellStart"/>
      <w:r w:rsidRPr="007F67F8">
        <w:rPr>
          <w:rFonts w:ascii="Times New Roman" w:hAnsi="Times New Roman" w:cs="Times New Roman"/>
          <w:sz w:val="24"/>
          <w:szCs w:val="24"/>
        </w:rPr>
        <w:t>Chambert</w:t>
      </w:r>
      <w:proofErr w:type="spellEnd"/>
      <w:r w:rsidRPr="007F67F8">
        <w:rPr>
          <w:rFonts w:ascii="Times New Roman" w:hAnsi="Times New Roman" w:cs="Times New Roman"/>
          <w:sz w:val="24"/>
          <w:szCs w:val="24"/>
        </w:rPr>
        <w:t xml:space="preserve">, K., </w:t>
      </w:r>
      <w:proofErr w:type="spellStart"/>
      <w:r w:rsidRPr="007F67F8">
        <w:rPr>
          <w:rFonts w:ascii="Times New Roman" w:hAnsi="Times New Roman" w:cs="Times New Roman"/>
          <w:sz w:val="24"/>
          <w:szCs w:val="24"/>
        </w:rPr>
        <w:t>Churchhouse</w:t>
      </w:r>
      <w:proofErr w:type="spellEnd"/>
      <w:r w:rsidRPr="007F67F8">
        <w:rPr>
          <w:rFonts w:ascii="Times New Roman" w:hAnsi="Times New Roman" w:cs="Times New Roman"/>
          <w:sz w:val="24"/>
          <w:szCs w:val="24"/>
        </w:rPr>
        <w:t xml:space="preserve">, C., Dumont, A., Eriksson, N., </w:t>
      </w:r>
      <w:proofErr w:type="spellStart"/>
      <w:r w:rsidRPr="007F67F8">
        <w:rPr>
          <w:rFonts w:ascii="Times New Roman" w:hAnsi="Times New Roman" w:cs="Times New Roman"/>
          <w:sz w:val="24"/>
          <w:szCs w:val="24"/>
        </w:rPr>
        <w:t>Gandal</w:t>
      </w:r>
      <w:proofErr w:type="spellEnd"/>
      <w:r w:rsidRPr="007F67F8">
        <w:rPr>
          <w:rFonts w:ascii="Times New Roman" w:hAnsi="Times New Roman" w:cs="Times New Roman"/>
          <w:sz w:val="24"/>
          <w:szCs w:val="24"/>
        </w:rPr>
        <w:t xml:space="preserve">, M., … Neale, B. M. (2019). Discovery of the first genome-wide significant risk loci for attention deficit/hyperactivity disorder. </w:t>
      </w:r>
      <w:r w:rsidRPr="007F67F8">
        <w:rPr>
          <w:rFonts w:ascii="Times New Roman" w:hAnsi="Times New Roman" w:cs="Times New Roman"/>
          <w:i/>
          <w:iCs/>
          <w:sz w:val="24"/>
          <w:szCs w:val="24"/>
        </w:rPr>
        <w:t>Nature Genetics</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51</w:t>
      </w:r>
      <w:r w:rsidRPr="007F67F8">
        <w:rPr>
          <w:rFonts w:ascii="Times New Roman" w:hAnsi="Times New Roman" w:cs="Times New Roman"/>
          <w:sz w:val="24"/>
          <w:szCs w:val="24"/>
        </w:rPr>
        <w:t>(1), 63–75. https://doi.org/10.1038/s41588-018-0269-7</w:t>
      </w:r>
    </w:p>
    <w:p w14:paraId="4E867F36" w14:textId="77777777" w:rsidR="007F67F8" w:rsidRPr="007F67F8" w:rsidRDefault="007F67F8" w:rsidP="007F67F8">
      <w:pPr>
        <w:pStyle w:val="Bibliography"/>
        <w:rPr>
          <w:rFonts w:ascii="Times New Roman" w:hAnsi="Times New Roman" w:cs="Times New Roman"/>
          <w:sz w:val="24"/>
          <w:szCs w:val="24"/>
        </w:rPr>
      </w:pPr>
      <w:proofErr w:type="spellStart"/>
      <w:r w:rsidRPr="007F67F8">
        <w:rPr>
          <w:rFonts w:ascii="Times New Roman" w:hAnsi="Times New Roman" w:cs="Times New Roman"/>
          <w:sz w:val="24"/>
          <w:szCs w:val="24"/>
        </w:rPr>
        <w:t>Arcego</w:t>
      </w:r>
      <w:proofErr w:type="spellEnd"/>
      <w:r w:rsidRPr="007F67F8">
        <w:rPr>
          <w:rFonts w:ascii="Times New Roman" w:hAnsi="Times New Roman" w:cs="Times New Roman"/>
          <w:sz w:val="24"/>
          <w:szCs w:val="24"/>
        </w:rPr>
        <w:t xml:space="preserve">, D. M., </w:t>
      </w:r>
      <w:proofErr w:type="spellStart"/>
      <w:r w:rsidRPr="007F67F8">
        <w:rPr>
          <w:rFonts w:ascii="Times New Roman" w:hAnsi="Times New Roman" w:cs="Times New Roman"/>
          <w:sz w:val="24"/>
          <w:szCs w:val="24"/>
        </w:rPr>
        <w:t>Buschdorf</w:t>
      </w:r>
      <w:proofErr w:type="spellEnd"/>
      <w:r w:rsidRPr="007F67F8">
        <w:rPr>
          <w:rFonts w:ascii="Times New Roman" w:hAnsi="Times New Roman" w:cs="Times New Roman"/>
          <w:sz w:val="24"/>
          <w:szCs w:val="24"/>
        </w:rPr>
        <w:t xml:space="preserve">, J.-P., O’Toole, N., Wang, Z., Barth, B., </w:t>
      </w:r>
      <w:proofErr w:type="spellStart"/>
      <w:r w:rsidRPr="007F67F8">
        <w:rPr>
          <w:rFonts w:ascii="Times New Roman" w:hAnsi="Times New Roman" w:cs="Times New Roman"/>
          <w:sz w:val="24"/>
          <w:szCs w:val="24"/>
        </w:rPr>
        <w:t>Pokhvisneva</w:t>
      </w:r>
      <w:proofErr w:type="spellEnd"/>
      <w:r w:rsidRPr="007F67F8">
        <w:rPr>
          <w:rFonts w:ascii="Times New Roman" w:hAnsi="Times New Roman" w:cs="Times New Roman"/>
          <w:sz w:val="24"/>
          <w:szCs w:val="24"/>
        </w:rPr>
        <w:t xml:space="preserve">, I., Rayan, N. A., Patel, S., De </w:t>
      </w:r>
      <w:proofErr w:type="spellStart"/>
      <w:r w:rsidRPr="007F67F8">
        <w:rPr>
          <w:rFonts w:ascii="Times New Roman" w:hAnsi="Times New Roman" w:cs="Times New Roman"/>
          <w:sz w:val="24"/>
          <w:szCs w:val="24"/>
        </w:rPr>
        <w:t>Mendonça</w:t>
      </w:r>
      <w:proofErr w:type="spellEnd"/>
      <w:r w:rsidRPr="007F67F8">
        <w:rPr>
          <w:rFonts w:ascii="Times New Roman" w:hAnsi="Times New Roman" w:cs="Times New Roman"/>
          <w:sz w:val="24"/>
          <w:szCs w:val="24"/>
        </w:rPr>
        <w:t xml:space="preserve"> Filho, E. J., Lee, P., Tan, J., Koh, M. X., Sim, C. M., Parent, </w:t>
      </w:r>
      <w:r w:rsidRPr="007F67F8">
        <w:rPr>
          <w:rFonts w:ascii="Times New Roman" w:hAnsi="Times New Roman" w:cs="Times New Roman"/>
          <w:sz w:val="24"/>
          <w:szCs w:val="24"/>
        </w:rPr>
        <w:lastRenderedPageBreak/>
        <w:t xml:space="preserve">C., De Lima, R. M. S., Clappison, A., O’Donnell, K. J., </w:t>
      </w:r>
      <w:proofErr w:type="spellStart"/>
      <w:r w:rsidRPr="007F67F8">
        <w:rPr>
          <w:rFonts w:ascii="Times New Roman" w:hAnsi="Times New Roman" w:cs="Times New Roman"/>
          <w:sz w:val="24"/>
          <w:szCs w:val="24"/>
        </w:rPr>
        <w:t>Dalmaz</w:t>
      </w:r>
      <w:proofErr w:type="spellEnd"/>
      <w:r w:rsidRPr="007F67F8">
        <w:rPr>
          <w:rFonts w:ascii="Times New Roman" w:hAnsi="Times New Roman" w:cs="Times New Roman"/>
          <w:sz w:val="24"/>
          <w:szCs w:val="24"/>
        </w:rPr>
        <w:t xml:space="preserve">, C., </w:t>
      </w:r>
      <w:proofErr w:type="spellStart"/>
      <w:r w:rsidRPr="007F67F8">
        <w:rPr>
          <w:rFonts w:ascii="Times New Roman" w:hAnsi="Times New Roman" w:cs="Times New Roman"/>
          <w:sz w:val="24"/>
          <w:szCs w:val="24"/>
        </w:rPr>
        <w:t>Arloth</w:t>
      </w:r>
      <w:proofErr w:type="spellEnd"/>
      <w:r w:rsidRPr="007F67F8">
        <w:rPr>
          <w:rFonts w:ascii="Times New Roman" w:hAnsi="Times New Roman" w:cs="Times New Roman"/>
          <w:sz w:val="24"/>
          <w:szCs w:val="24"/>
        </w:rPr>
        <w:t xml:space="preserve">, J., … Meaney, M. J. (2024). A Glucocorticoid-Sensitive Hippocampal Gene Network Moderates the Impact of Early-Life Adversity on Mental Health Outcomes. </w:t>
      </w:r>
      <w:r w:rsidRPr="007F67F8">
        <w:rPr>
          <w:rFonts w:ascii="Times New Roman" w:hAnsi="Times New Roman" w:cs="Times New Roman"/>
          <w:i/>
          <w:iCs/>
          <w:sz w:val="24"/>
          <w:szCs w:val="24"/>
        </w:rPr>
        <w:t>Biological Psychiatry</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95</w:t>
      </w:r>
      <w:r w:rsidRPr="007F67F8">
        <w:rPr>
          <w:rFonts w:ascii="Times New Roman" w:hAnsi="Times New Roman" w:cs="Times New Roman"/>
          <w:sz w:val="24"/>
          <w:szCs w:val="24"/>
        </w:rPr>
        <w:t>(1), 48–61. https://doi.org/10.1016/j.biopsych.2023.06.028</w:t>
      </w:r>
    </w:p>
    <w:p w14:paraId="18CB1F19" w14:textId="77777777" w:rsidR="007F67F8" w:rsidRPr="007F67F8" w:rsidRDefault="007F67F8" w:rsidP="007F67F8">
      <w:pPr>
        <w:pStyle w:val="Bibliography"/>
        <w:rPr>
          <w:rFonts w:ascii="Times New Roman" w:hAnsi="Times New Roman" w:cs="Times New Roman"/>
          <w:sz w:val="24"/>
          <w:szCs w:val="24"/>
        </w:rPr>
      </w:pPr>
      <w:proofErr w:type="spellStart"/>
      <w:r w:rsidRPr="007F67F8">
        <w:rPr>
          <w:rFonts w:ascii="Times New Roman" w:hAnsi="Times New Roman" w:cs="Times New Roman"/>
          <w:sz w:val="24"/>
          <w:szCs w:val="24"/>
        </w:rPr>
        <w:t>Arloth</w:t>
      </w:r>
      <w:proofErr w:type="spellEnd"/>
      <w:r w:rsidRPr="007F67F8">
        <w:rPr>
          <w:rFonts w:ascii="Times New Roman" w:hAnsi="Times New Roman" w:cs="Times New Roman"/>
          <w:sz w:val="24"/>
          <w:szCs w:val="24"/>
        </w:rPr>
        <w:t xml:space="preserve">, J., Bogdan, R., Weber, P., </w:t>
      </w:r>
      <w:proofErr w:type="spellStart"/>
      <w:r w:rsidRPr="007F67F8">
        <w:rPr>
          <w:rFonts w:ascii="Times New Roman" w:hAnsi="Times New Roman" w:cs="Times New Roman"/>
          <w:sz w:val="24"/>
          <w:szCs w:val="24"/>
        </w:rPr>
        <w:t>Frishman</w:t>
      </w:r>
      <w:proofErr w:type="spellEnd"/>
      <w:r w:rsidRPr="007F67F8">
        <w:rPr>
          <w:rFonts w:ascii="Times New Roman" w:hAnsi="Times New Roman" w:cs="Times New Roman"/>
          <w:sz w:val="24"/>
          <w:szCs w:val="24"/>
        </w:rPr>
        <w:t xml:space="preserve">, G., Menke, A., Wagner, K. V., </w:t>
      </w:r>
      <w:proofErr w:type="spellStart"/>
      <w:r w:rsidRPr="007F67F8">
        <w:rPr>
          <w:rFonts w:ascii="Times New Roman" w:hAnsi="Times New Roman" w:cs="Times New Roman"/>
          <w:sz w:val="24"/>
          <w:szCs w:val="24"/>
        </w:rPr>
        <w:t>Balsevich</w:t>
      </w:r>
      <w:proofErr w:type="spellEnd"/>
      <w:r w:rsidRPr="007F67F8">
        <w:rPr>
          <w:rFonts w:ascii="Times New Roman" w:hAnsi="Times New Roman" w:cs="Times New Roman"/>
          <w:sz w:val="24"/>
          <w:szCs w:val="24"/>
        </w:rPr>
        <w:t xml:space="preserve">, G., Schmidt, M. V., </w:t>
      </w:r>
      <w:proofErr w:type="spellStart"/>
      <w:r w:rsidRPr="007F67F8">
        <w:rPr>
          <w:rFonts w:ascii="Times New Roman" w:hAnsi="Times New Roman" w:cs="Times New Roman"/>
          <w:sz w:val="24"/>
          <w:szCs w:val="24"/>
        </w:rPr>
        <w:t>Karbalai</w:t>
      </w:r>
      <w:proofErr w:type="spellEnd"/>
      <w:r w:rsidRPr="007F67F8">
        <w:rPr>
          <w:rFonts w:ascii="Times New Roman" w:hAnsi="Times New Roman" w:cs="Times New Roman"/>
          <w:sz w:val="24"/>
          <w:szCs w:val="24"/>
        </w:rPr>
        <w:t xml:space="preserve">, N., </w:t>
      </w:r>
      <w:proofErr w:type="spellStart"/>
      <w:r w:rsidRPr="007F67F8">
        <w:rPr>
          <w:rFonts w:ascii="Times New Roman" w:hAnsi="Times New Roman" w:cs="Times New Roman"/>
          <w:sz w:val="24"/>
          <w:szCs w:val="24"/>
        </w:rPr>
        <w:t>Czamara</w:t>
      </w:r>
      <w:proofErr w:type="spellEnd"/>
      <w:r w:rsidRPr="007F67F8">
        <w:rPr>
          <w:rFonts w:ascii="Times New Roman" w:hAnsi="Times New Roman" w:cs="Times New Roman"/>
          <w:sz w:val="24"/>
          <w:szCs w:val="24"/>
        </w:rPr>
        <w:t xml:space="preserve">, D., Altmann, A., </w:t>
      </w:r>
      <w:proofErr w:type="spellStart"/>
      <w:r w:rsidRPr="007F67F8">
        <w:rPr>
          <w:rFonts w:ascii="Times New Roman" w:hAnsi="Times New Roman" w:cs="Times New Roman"/>
          <w:sz w:val="24"/>
          <w:szCs w:val="24"/>
        </w:rPr>
        <w:t>Trümbach</w:t>
      </w:r>
      <w:proofErr w:type="spellEnd"/>
      <w:r w:rsidRPr="007F67F8">
        <w:rPr>
          <w:rFonts w:ascii="Times New Roman" w:hAnsi="Times New Roman" w:cs="Times New Roman"/>
          <w:sz w:val="24"/>
          <w:szCs w:val="24"/>
        </w:rPr>
        <w:t xml:space="preserve">, D., Wurst, W., Mehta, D., </w:t>
      </w:r>
      <w:proofErr w:type="spellStart"/>
      <w:r w:rsidRPr="007F67F8">
        <w:rPr>
          <w:rFonts w:ascii="Times New Roman" w:hAnsi="Times New Roman" w:cs="Times New Roman"/>
          <w:sz w:val="24"/>
          <w:szCs w:val="24"/>
        </w:rPr>
        <w:t>Uhr</w:t>
      </w:r>
      <w:proofErr w:type="spellEnd"/>
      <w:r w:rsidRPr="007F67F8">
        <w:rPr>
          <w:rFonts w:ascii="Times New Roman" w:hAnsi="Times New Roman" w:cs="Times New Roman"/>
          <w:sz w:val="24"/>
          <w:szCs w:val="24"/>
        </w:rPr>
        <w:t xml:space="preserve">, M., </w:t>
      </w:r>
      <w:proofErr w:type="spellStart"/>
      <w:r w:rsidRPr="007F67F8">
        <w:rPr>
          <w:rFonts w:ascii="Times New Roman" w:hAnsi="Times New Roman" w:cs="Times New Roman"/>
          <w:sz w:val="24"/>
          <w:szCs w:val="24"/>
        </w:rPr>
        <w:t>Klengel</w:t>
      </w:r>
      <w:proofErr w:type="spellEnd"/>
      <w:r w:rsidRPr="007F67F8">
        <w:rPr>
          <w:rFonts w:ascii="Times New Roman" w:hAnsi="Times New Roman" w:cs="Times New Roman"/>
          <w:sz w:val="24"/>
          <w:szCs w:val="24"/>
        </w:rPr>
        <w:t xml:space="preserve">, T., Erhardt, A., Carey, C. E., Conley, E. D., … Sullivan, P. F. (2015). Genetic Differences in the Immediate Transcriptome Response to Stress Predict Risk-Related Brain Function and Psychiatric Disorders. </w:t>
      </w:r>
      <w:r w:rsidRPr="007F67F8">
        <w:rPr>
          <w:rFonts w:ascii="Times New Roman" w:hAnsi="Times New Roman" w:cs="Times New Roman"/>
          <w:i/>
          <w:iCs/>
          <w:sz w:val="24"/>
          <w:szCs w:val="24"/>
        </w:rPr>
        <w:t>Neuron</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86</w:t>
      </w:r>
      <w:r w:rsidRPr="007F67F8">
        <w:rPr>
          <w:rFonts w:ascii="Times New Roman" w:hAnsi="Times New Roman" w:cs="Times New Roman"/>
          <w:sz w:val="24"/>
          <w:szCs w:val="24"/>
        </w:rPr>
        <w:t>(5), 1189–1202. https://doi.org/10.1016/j.neuron.2015.05.034</w:t>
      </w:r>
    </w:p>
    <w:p w14:paraId="4374CBD0"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Baldwin, J. R., </w:t>
      </w:r>
      <w:proofErr w:type="spellStart"/>
      <w:r w:rsidRPr="007F67F8">
        <w:rPr>
          <w:rFonts w:ascii="Times New Roman" w:hAnsi="Times New Roman" w:cs="Times New Roman"/>
          <w:sz w:val="24"/>
          <w:szCs w:val="24"/>
        </w:rPr>
        <w:t>Sallis</w:t>
      </w:r>
      <w:proofErr w:type="spellEnd"/>
      <w:r w:rsidRPr="007F67F8">
        <w:rPr>
          <w:rFonts w:ascii="Times New Roman" w:hAnsi="Times New Roman" w:cs="Times New Roman"/>
          <w:sz w:val="24"/>
          <w:szCs w:val="24"/>
        </w:rPr>
        <w:t xml:space="preserve">, H. M., </w:t>
      </w:r>
      <w:proofErr w:type="spellStart"/>
      <w:r w:rsidRPr="007F67F8">
        <w:rPr>
          <w:rFonts w:ascii="Times New Roman" w:hAnsi="Times New Roman" w:cs="Times New Roman"/>
          <w:sz w:val="24"/>
          <w:szCs w:val="24"/>
        </w:rPr>
        <w:t>Schoeler</w:t>
      </w:r>
      <w:proofErr w:type="spellEnd"/>
      <w:r w:rsidRPr="007F67F8">
        <w:rPr>
          <w:rFonts w:ascii="Times New Roman" w:hAnsi="Times New Roman" w:cs="Times New Roman"/>
          <w:sz w:val="24"/>
          <w:szCs w:val="24"/>
        </w:rPr>
        <w:t xml:space="preserve">, T., Taylor, M. J., </w:t>
      </w:r>
      <w:proofErr w:type="spellStart"/>
      <w:r w:rsidRPr="007F67F8">
        <w:rPr>
          <w:rFonts w:ascii="Times New Roman" w:hAnsi="Times New Roman" w:cs="Times New Roman"/>
          <w:sz w:val="24"/>
          <w:szCs w:val="24"/>
        </w:rPr>
        <w:t>Kwong</w:t>
      </w:r>
      <w:proofErr w:type="spellEnd"/>
      <w:r w:rsidRPr="007F67F8">
        <w:rPr>
          <w:rFonts w:ascii="Times New Roman" w:hAnsi="Times New Roman" w:cs="Times New Roman"/>
          <w:sz w:val="24"/>
          <w:szCs w:val="24"/>
        </w:rPr>
        <w:t xml:space="preserve">, A. S. F., </w:t>
      </w:r>
      <w:proofErr w:type="spellStart"/>
      <w:r w:rsidRPr="007F67F8">
        <w:rPr>
          <w:rFonts w:ascii="Times New Roman" w:hAnsi="Times New Roman" w:cs="Times New Roman"/>
          <w:sz w:val="24"/>
          <w:szCs w:val="24"/>
        </w:rPr>
        <w:t>Tielbeek</w:t>
      </w:r>
      <w:proofErr w:type="spellEnd"/>
      <w:r w:rsidRPr="007F67F8">
        <w:rPr>
          <w:rFonts w:ascii="Times New Roman" w:hAnsi="Times New Roman" w:cs="Times New Roman"/>
          <w:sz w:val="24"/>
          <w:szCs w:val="24"/>
        </w:rPr>
        <w:t xml:space="preserve">, J. J., Barkhuizen, W., </w:t>
      </w:r>
      <w:proofErr w:type="spellStart"/>
      <w:r w:rsidRPr="007F67F8">
        <w:rPr>
          <w:rFonts w:ascii="Times New Roman" w:hAnsi="Times New Roman" w:cs="Times New Roman"/>
          <w:sz w:val="24"/>
          <w:szCs w:val="24"/>
        </w:rPr>
        <w:t>Warrier</w:t>
      </w:r>
      <w:proofErr w:type="spellEnd"/>
      <w:r w:rsidRPr="007F67F8">
        <w:rPr>
          <w:rFonts w:ascii="Times New Roman" w:hAnsi="Times New Roman" w:cs="Times New Roman"/>
          <w:sz w:val="24"/>
          <w:szCs w:val="24"/>
        </w:rPr>
        <w:t xml:space="preserve">, V., Howe, L. D., </w:t>
      </w:r>
      <w:proofErr w:type="spellStart"/>
      <w:r w:rsidRPr="007F67F8">
        <w:rPr>
          <w:rFonts w:ascii="Times New Roman" w:hAnsi="Times New Roman" w:cs="Times New Roman"/>
          <w:sz w:val="24"/>
          <w:szCs w:val="24"/>
        </w:rPr>
        <w:t>Danese</w:t>
      </w:r>
      <w:proofErr w:type="spellEnd"/>
      <w:r w:rsidRPr="007F67F8">
        <w:rPr>
          <w:rFonts w:ascii="Times New Roman" w:hAnsi="Times New Roman" w:cs="Times New Roman"/>
          <w:sz w:val="24"/>
          <w:szCs w:val="24"/>
        </w:rPr>
        <w:t xml:space="preserve">, A., McCrory, E., </w:t>
      </w:r>
      <w:proofErr w:type="spellStart"/>
      <w:r w:rsidRPr="007F67F8">
        <w:rPr>
          <w:rFonts w:ascii="Times New Roman" w:hAnsi="Times New Roman" w:cs="Times New Roman"/>
          <w:sz w:val="24"/>
          <w:szCs w:val="24"/>
        </w:rPr>
        <w:t>Rijsdijk</w:t>
      </w:r>
      <w:proofErr w:type="spellEnd"/>
      <w:r w:rsidRPr="007F67F8">
        <w:rPr>
          <w:rFonts w:ascii="Times New Roman" w:hAnsi="Times New Roman" w:cs="Times New Roman"/>
          <w:sz w:val="24"/>
          <w:szCs w:val="24"/>
        </w:rPr>
        <w:t xml:space="preserve">, F., Larsson, H., Lundström, S., Karlsson, R., Lichtenstein, P., </w:t>
      </w:r>
      <w:proofErr w:type="spellStart"/>
      <w:r w:rsidRPr="007F67F8">
        <w:rPr>
          <w:rFonts w:ascii="Times New Roman" w:hAnsi="Times New Roman" w:cs="Times New Roman"/>
          <w:sz w:val="24"/>
          <w:szCs w:val="24"/>
        </w:rPr>
        <w:t>Munafò</w:t>
      </w:r>
      <w:proofErr w:type="spellEnd"/>
      <w:r w:rsidRPr="007F67F8">
        <w:rPr>
          <w:rFonts w:ascii="Times New Roman" w:hAnsi="Times New Roman" w:cs="Times New Roman"/>
          <w:sz w:val="24"/>
          <w:szCs w:val="24"/>
        </w:rPr>
        <w:t xml:space="preserve">, M., &amp; </w:t>
      </w:r>
      <w:proofErr w:type="spellStart"/>
      <w:r w:rsidRPr="007F67F8">
        <w:rPr>
          <w:rFonts w:ascii="Times New Roman" w:hAnsi="Times New Roman" w:cs="Times New Roman"/>
          <w:sz w:val="24"/>
          <w:szCs w:val="24"/>
        </w:rPr>
        <w:t>Pingault</w:t>
      </w:r>
      <w:proofErr w:type="spellEnd"/>
      <w:r w:rsidRPr="007F67F8">
        <w:rPr>
          <w:rFonts w:ascii="Times New Roman" w:hAnsi="Times New Roman" w:cs="Times New Roman"/>
          <w:sz w:val="24"/>
          <w:szCs w:val="24"/>
        </w:rPr>
        <w:t xml:space="preserve">, J.-B. (2022). A genetically informed Registered Report on adverse childhood experiences and mental health. </w:t>
      </w:r>
      <w:r w:rsidRPr="007F67F8">
        <w:rPr>
          <w:rFonts w:ascii="Times New Roman" w:hAnsi="Times New Roman" w:cs="Times New Roman"/>
          <w:i/>
          <w:iCs/>
          <w:sz w:val="24"/>
          <w:szCs w:val="24"/>
        </w:rPr>
        <w:t xml:space="preserve">Nature Human </w:t>
      </w:r>
      <w:proofErr w:type="spellStart"/>
      <w:r w:rsidRPr="007F67F8">
        <w:rPr>
          <w:rFonts w:ascii="Times New Roman" w:hAnsi="Times New Roman" w:cs="Times New Roman"/>
          <w:i/>
          <w:iCs/>
          <w:sz w:val="24"/>
          <w:szCs w:val="24"/>
        </w:rPr>
        <w:t>Behaviour</w:t>
      </w:r>
      <w:proofErr w:type="spellEnd"/>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7</w:t>
      </w:r>
      <w:r w:rsidRPr="007F67F8">
        <w:rPr>
          <w:rFonts w:ascii="Times New Roman" w:hAnsi="Times New Roman" w:cs="Times New Roman"/>
          <w:sz w:val="24"/>
          <w:szCs w:val="24"/>
        </w:rPr>
        <w:t>(2), 269–290. https://doi.org/10.1038/s41562-022-01482-9</w:t>
      </w:r>
    </w:p>
    <w:p w14:paraId="72BBBA35"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Barnhart, S., Garcia, A. R., &amp; </w:t>
      </w:r>
      <w:proofErr w:type="spellStart"/>
      <w:r w:rsidRPr="007F67F8">
        <w:rPr>
          <w:rFonts w:ascii="Times New Roman" w:hAnsi="Times New Roman" w:cs="Times New Roman"/>
          <w:sz w:val="24"/>
          <w:szCs w:val="24"/>
        </w:rPr>
        <w:t>Karcher</w:t>
      </w:r>
      <w:proofErr w:type="spellEnd"/>
      <w:r w:rsidRPr="007F67F8">
        <w:rPr>
          <w:rFonts w:ascii="Times New Roman" w:hAnsi="Times New Roman" w:cs="Times New Roman"/>
          <w:sz w:val="24"/>
          <w:szCs w:val="24"/>
        </w:rPr>
        <w:t xml:space="preserve">, N. R. (2022). Adolescent Mental Health and Family Economic Hardships: The Roles of Adverse Childhood Experiences and Family Conflict. </w:t>
      </w:r>
      <w:r w:rsidRPr="007F67F8">
        <w:rPr>
          <w:rFonts w:ascii="Times New Roman" w:hAnsi="Times New Roman" w:cs="Times New Roman"/>
          <w:i/>
          <w:iCs/>
          <w:sz w:val="24"/>
          <w:szCs w:val="24"/>
        </w:rPr>
        <w:t>Journal of Youth and Adolescence</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51</w:t>
      </w:r>
      <w:r w:rsidRPr="007F67F8">
        <w:rPr>
          <w:rFonts w:ascii="Times New Roman" w:hAnsi="Times New Roman" w:cs="Times New Roman"/>
          <w:sz w:val="24"/>
          <w:szCs w:val="24"/>
        </w:rPr>
        <w:t>(12), 2294–2311. https://doi.org/10.1007/s10964-022-01671-9</w:t>
      </w:r>
    </w:p>
    <w:p w14:paraId="26E386AE"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Borchers, L. R., Yuan, J. P., Leong, J. K., Jo, B., Chahal, R., Ryu, J., Nam, A., </w:t>
      </w:r>
      <w:proofErr w:type="spellStart"/>
      <w:r w:rsidRPr="007F67F8">
        <w:rPr>
          <w:rFonts w:ascii="Times New Roman" w:hAnsi="Times New Roman" w:cs="Times New Roman"/>
          <w:sz w:val="24"/>
          <w:szCs w:val="24"/>
        </w:rPr>
        <w:t>Coury</w:t>
      </w:r>
      <w:proofErr w:type="spellEnd"/>
      <w:r w:rsidRPr="007F67F8">
        <w:rPr>
          <w:rFonts w:ascii="Times New Roman" w:hAnsi="Times New Roman" w:cs="Times New Roman"/>
          <w:sz w:val="24"/>
          <w:szCs w:val="24"/>
        </w:rPr>
        <w:t xml:space="preserve">, S. M., &amp; </w:t>
      </w:r>
      <w:proofErr w:type="spellStart"/>
      <w:r w:rsidRPr="007F67F8">
        <w:rPr>
          <w:rFonts w:ascii="Times New Roman" w:hAnsi="Times New Roman" w:cs="Times New Roman"/>
          <w:sz w:val="24"/>
          <w:szCs w:val="24"/>
        </w:rPr>
        <w:t>Gotlib</w:t>
      </w:r>
      <w:proofErr w:type="spellEnd"/>
      <w:r w:rsidRPr="007F67F8">
        <w:rPr>
          <w:rFonts w:ascii="Times New Roman" w:hAnsi="Times New Roman" w:cs="Times New Roman"/>
          <w:sz w:val="24"/>
          <w:szCs w:val="24"/>
        </w:rPr>
        <w:t xml:space="preserve">, I. H. (2024). Sex-Specific Vulnerability to Externalizing Problems: Sensitivity to </w:t>
      </w:r>
      <w:r w:rsidRPr="007F67F8">
        <w:rPr>
          <w:rFonts w:ascii="Times New Roman" w:hAnsi="Times New Roman" w:cs="Times New Roman"/>
          <w:sz w:val="24"/>
          <w:szCs w:val="24"/>
        </w:rPr>
        <w:lastRenderedPageBreak/>
        <w:t xml:space="preserve">Early Stress and Nucleus </w:t>
      </w:r>
      <w:proofErr w:type="spellStart"/>
      <w:r w:rsidRPr="007F67F8">
        <w:rPr>
          <w:rFonts w:ascii="Times New Roman" w:hAnsi="Times New Roman" w:cs="Times New Roman"/>
          <w:sz w:val="24"/>
          <w:szCs w:val="24"/>
        </w:rPr>
        <w:t>Accumbens</w:t>
      </w:r>
      <w:proofErr w:type="spellEnd"/>
      <w:r w:rsidRPr="007F67F8">
        <w:rPr>
          <w:rFonts w:ascii="Times New Roman" w:hAnsi="Times New Roman" w:cs="Times New Roman"/>
          <w:sz w:val="24"/>
          <w:szCs w:val="24"/>
        </w:rPr>
        <w:t xml:space="preserve"> Activation Over Adolescence. </w:t>
      </w:r>
      <w:r w:rsidRPr="007F67F8">
        <w:rPr>
          <w:rFonts w:ascii="Times New Roman" w:hAnsi="Times New Roman" w:cs="Times New Roman"/>
          <w:i/>
          <w:iCs/>
          <w:sz w:val="24"/>
          <w:szCs w:val="24"/>
        </w:rPr>
        <w:t>Biological Psychiatry</w:t>
      </w:r>
      <w:r w:rsidRPr="007F67F8">
        <w:rPr>
          <w:rFonts w:ascii="Times New Roman" w:hAnsi="Times New Roman" w:cs="Times New Roman"/>
          <w:sz w:val="24"/>
          <w:szCs w:val="24"/>
        </w:rPr>
        <w:t>. https://doi.org/10.1016/j.biopsych.2024.01.011</w:t>
      </w:r>
    </w:p>
    <w:p w14:paraId="01B28BC5"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Cao, C., Chen, M., Yang, S., Xu, Y., &amp; Gu, J. (2024). Childhood maltreatment, </w:t>
      </w:r>
      <w:proofErr w:type="spellStart"/>
      <w:r w:rsidRPr="007F67F8">
        <w:rPr>
          <w:rFonts w:ascii="Times New Roman" w:hAnsi="Times New Roman" w:cs="Times New Roman"/>
          <w:sz w:val="24"/>
          <w:szCs w:val="24"/>
        </w:rPr>
        <w:t>multilocus</w:t>
      </w:r>
      <w:proofErr w:type="spellEnd"/>
      <w:r w:rsidRPr="007F67F8">
        <w:rPr>
          <w:rFonts w:ascii="Times New Roman" w:hAnsi="Times New Roman" w:cs="Times New Roman"/>
          <w:sz w:val="24"/>
          <w:szCs w:val="24"/>
        </w:rPr>
        <w:t xml:space="preserve"> HPA-axis genetic variation and adolescent comorbidity profiles of depressive and anxiety symptoms. </w:t>
      </w:r>
      <w:r w:rsidRPr="007F67F8">
        <w:rPr>
          <w:rFonts w:ascii="Times New Roman" w:hAnsi="Times New Roman" w:cs="Times New Roman"/>
          <w:i/>
          <w:iCs/>
          <w:sz w:val="24"/>
          <w:szCs w:val="24"/>
        </w:rPr>
        <w:t>Child Abuse &amp; Neglect</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149</w:t>
      </w:r>
      <w:r w:rsidRPr="007F67F8">
        <w:rPr>
          <w:rFonts w:ascii="Times New Roman" w:hAnsi="Times New Roman" w:cs="Times New Roman"/>
          <w:sz w:val="24"/>
          <w:szCs w:val="24"/>
        </w:rPr>
        <w:t>, 106683. https://doi.org/10.1016/j.chiabu.2024.106683</w:t>
      </w:r>
    </w:p>
    <w:p w14:paraId="39A8ADC7"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Choi, K. W., Wilson, M., Ge, T., </w:t>
      </w:r>
      <w:proofErr w:type="spellStart"/>
      <w:r w:rsidRPr="007F67F8">
        <w:rPr>
          <w:rFonts w:ascii="Times New Roman" w:hAnsi="Times New Roman" w:cs="Times New Roman"/>
          <w:sz w:val="24"/>
          <w:szCs w:val="24"/>
        </w:rPr>
        <w:t>Kandola</w:t>
      </w:r>
      <w:proofErr w:type="spellEnd"/>
      <w:r w:rsidRPr="007F67F8">
        <w:rPr>
          <w:rFonts w:ascii="Times New Roman" w:hAnsi="Times New Roman" w:cs="Times New Roman"/>
          <w:sz w:val="24"/>
          <w:szCs w:val="24"/>
        </w:rPr>
        <w:t xml:space="preserve">, A., Patel, C. J., Lee, S. H., &amp; Smoller, J. W. (2022). Integrative analysis of genomic and </w:t>
      </w:r>
      <w:proofErr w:type="spellStart"/>
      <w:r w:rsidRPr="007F67F8">
        <w:rPr>
          <w:rFonts w:ascii="Times New Roman" w:hAnsi="Times New Roman" w:cs="Times New Roman"/>
          <w:sz w:val="24"/>
          <w:szCs w:val="24"/>
        </w:rPr>
        <w:t>exposomic</w:t>
      </w:r>
      <w:proofErr w:type="spellEnd"/>
      <w:r w:rsidRPr="007F67F8">
        <w:rPr>
          <w:rFonts w:ascii="Times New Roman" w:hAnsi="Times New Roman" w:cs="Times New Roman"/>
          <w:sz w:val="24"/>
          <w:szCs w:val="24"/>
        </w:rPr>
        <w:t xml:space="preserve"> influences on youth mental health. </w:t>
      </w:r>
      <w:r w:rsidRPr="007F67F8">
        <w:rPr>
          <w:rFonts w:ascii="Times New Roman" w:hAnsi="Times New Roman" w:cs="Times New Roman"/>
          <w:i/>
          <w:iCs/>
          <w:sz w:val="24"/>
          <w:szCs w:val="24"/>
        </w:rPr>
        <w:t>Journal of Child Psychology and Psychiatry</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63</w:t>
      </w:r>
      <w:r w:rsidRPr="007F67F8">
        <w:rPr>
          <w:rFonts w:ascii="Times New Roman" w:hAnsi="Times New Roman" w:cs="Times New Roman"/>
          <w:sz w:val="24"/>
          <w:szCs w:val="24"/>
        </w:rPr>
        <w:t>(10), 1196–1205. https://doi.org/10.1111/jcpp.13664</w:t>
      </w:r>
    </w:p>
    <w:p w14:paraId="171F8164"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Compton, W. M., Dowling, G. J., &amp; </w:t>
      </w:r>
      <w:proofErr w:type="spellStart"/>
      <w:r w:rsidRPr="007F67F8">
        <w:rPr>
          <w:rFonts w:ascii="Times New Roman" w:hAnsi="Times New Roman" w:cs="Times New Roman"/>
          <w:sz w:val="24"/>
          <w:szCs w:val="24"/>
        </w:rPr>
        <w:t>Garavan</w:t>
      </w:r>
      <w:proofErr w:type="spellEnd"/>
      <w:r w:rsidRPr="007F67F8">
        <w:rPr>
          <w:rFonts w:ascii="Times New Roman" w:hAnsi="Times New Roman" w:cs="Times New Roman"/>
          <w:sz w:val="24"/>
          <w:szCs w:val="24"/>
        </w:rPr>
        <w:t xml:space="preserve">, H. (2019). Ensuring the Best Use of Data: The Adolescent Brain Cognitive Development Study. </w:t>
      </w:r>
      <w:r w:rsidRPr="007F67F8">
        <w:rPr>
          <w:rFonts w:ascii="Times New Roman" w:hAnsi="Times New Roman" w:cs="Times New Roman"/>
          <w:i/>
          <w:iCs/>
          <w:sz w:val="24"/>
          <w:szCs w:val="24"/>
        </w:rPr>
        <w:t>JAMA Pediatrics</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173</w:t>
      </w:r>
      <w:r w:rsidRPr="007F67F8">
        <w:rPr>
          <w:rFonts w:ascii="Times New Roman" w:hAnsi="Times New Roman" w:cs="Times New Roman"/>
          <w:sz w:val="24"/>
          <w:szCs w:val="24"/>
        </w:rPr>
        <w:t>(9), 809. https://doi.org/10.1001/jamapediatrics.2019.2081</w:t>
      </w:r>
    </w:p>
    <w:p w14:paraId="2EB3987E"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Fan, C. C., Loughnan, R., Wilson, S., Hewitt, J. K., ABCD Genetic Working Group, Agrawal, A., Dowling, G., </w:t>
      </w:r>
      <w:proofErr w:type="spellStart"/>
      <w:r w:rsidRPr="007F67F8">
        <w:rPr>
          <w:rFonts w:ascii="Times New Roman" w:hAnsi="Times New Roman" w:cs="Times New Roman"/>
          <w:sz w:val="24"/>
          <w:szCs w:val="24"/>
        </w:rPr>
        <w:t>Garavan</w:t>
      </w:r>
      <w:proofErr w:type="spellEnd"/>
      <w:r w:rsidRPr="007F67F8">
        <w:rPr>
          <w:rFonts w:ascii="Times New Roman" w:hAnsi="Times New Roman" w:cs="Times New Roman"/>
          <w:sz w:val="24"/>
          <w:szCs w:val="24"/>
        </w:rPr>
        <w:t xml:space="preserve">, H., LeBlanc, K., Neale, M., Friedman, N., Madden, P., Little, R., Brown, S. A., Jernigan, T., &amp; Thompson, W. K. (2023). Genotype Data and Derived Genetic Instruments of Adolescent Brain Cognitive Development Study® for Better Understanding of Human Brain Development. </w:t>
      </w:r>
      <w:r w:rsidRPr="007F67F8">
        <w:rPr>
          <w:rFonts w:ascii="Times New Roman" w:hAnsi="Times New Roman" w:cs="Times New Roman"/>
          <w:i/>
          <w:iCs/>
          <w:sz w:val="24"/>
          <w:szCs w:val="24"/>
        </w:rPr>
        <w:t>Behavior Genetics</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53</w:t>
      </w:r>
      <w:r w:rsidRPr="007F67F8">
        <w:rPr>
          <w:rFonts w:ascii="Times New Roman" w:hAnsi="Times New Roman" w:cs="Times New Roman"/>
          <w:sz w:val="24"/>
          <w:szCs w:val="24"/>
        </w:rPr>
        <w:t>(3), 159–168. https://doi.org/10.1007/s10519-023-10143-0</w:t>
      </w:r>
    </w:p>
    <w:p w14:paraId="3AEDF855"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Farmer, A. S., &amp; </w:t>
      </w:r>
      <w:proofErr w:type="spellStart"/>
      <w:r w:rsidRPr="007F67F8">
        <w:rPr>
          <w:rFonts w:ascii="Times New Roman" w:hAnsi="Times New Roman" w:cs="Times New Roman"/>
          <w:sz w:val="24"/>
          <w:szCs w:val="24"/>
        </w:rPr>
        <w:t>Kashdan</w:t>
      </w:r>
      <w:proofErr w:type="spellEnd"/>
      <w:r w:rsidRPr="007F67F8">
        <w:rPr>
          <w:rFonts w:ascii="Times New Roman" w:hAnsi="Times New Roman" w:cs="Times New Roman"/>
          <w:sz w:val="24"/>
          <w:szCs w:val="24"/>
        </w:rPr>
        <w:t xml:space="preserve">, T. B. (2015). Stress Sensitivity and Stress Generation in Social Anxiety Disorder: A Temporal Process Approach. </w:t>
      </w:r>
      <w:r w:rsidRPr="007F67F8">
        <w:rPr>
          <w:rFonts w:ascii="Times New Roman" w:hAnsi="Times New Roman" w:cs="Times New Roman"/>
          <w:i/>
          <w:iCs/>
          <w:sz w:val="24"/>
          <w:szCs w:val="24"/>
        </w:rPr>
        <w:t>Journal of Abnormal Psychology</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124</w:t>
      </w:r>
      <w:r w:rsidRPr="007F67F8">
        <w:rPr>
          <w:rFonts w:ascii="Times New Roman" w:hAnsi="Times New Roman" w:cs="Times New Roman"/>
          <w:sz w:val="24"/>
          <w:szCs w:val="24"/>
        </w:rPr>
        <w:t>(1), 102–114. https://doi.org/10.1037/abn0000036</w:t>
      </w:r>
    </w:p>
    <w:p w14:paraId="565CB78F" w14:textId="77777777" w:rsidR="007F67F8" w:rsidRPr="007F67F8" w:rsidRDefault="007F67F8" w:rsidP="007F67F8">
      <w:pPr>
        <w:pStyle w:val="Bibliography"/>
        <w:rPr>
          <w:rFonts w:ascii="Times New Roman" w:hAnsi="Times New Roman" w:cs="Times New Roman"/>
          <w:sz w:val="24"/>
          <w:szCs w:val="24"/>
        </w:rPr>
      </w:pPr>
      <w:proofErr w:type="spellStart"/>
      <w:r w:rsidRPr="007F67F8">
        <w:rPr>
          <w:rFonts w:ascii="Times New Roman" w:hAnsi="Times New Roman" w:cs="Times New Roman"/>
          <w:sz w:val="24"/>
          <w:szCs w:val="24"/>
        </w:rPr>
        <w:lastRenderedPageBreak/>
        <w:t>Felitti</w:t>
      </w:r>
      <w:proofErr w:type="spellEnd"/>
      <w:r w:rsidRPr="007F67F8">
        <w:rPr>
          <w:rFonts w:ascii="Times New Roman" w:hAnsi="Times New Roman" w:cs="Times New Roman"/>
          <w:sz w:val="24"/>
          <w:szCs w:val="24"/>
        </w:rPr>
        <w:t xml:space="preserve">, V. J., Anda, R. F., Nordenberg, D., Williamson, D. F., Spitz, A. M., Edwards, V., Koss, M. P., &amp; Marks, J. S. (1998). Relationship of Childhood Abuse and Household Dysfunction to Many of the Leading Causes of Death in Adults. </w:t>
      </w:r>
      <w:r w:rsidRPr="007F67F8">
        <w:rPr>
          <w:rFonts w:ascii="Times New Roman" w:hAnsi="Times New Roman" w:cs="Times New Roman"/>
          <w:i/>
          <w:iCs/>
          <w:sz w:val="24"/>
          <w:szCs w:val="24"/>
        </w:rPr>
        <w:t>American Journal of Preventive Medicine</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14</w:t>
      </w:r>
      <w:r w:rsidRPr="007F67F8">
        <w:rPr>
          <w:rFonts w:ascii="Times New Roman" w:hAnsi="Times New Roman" w:cs="Times New Roman"/>
          <w:sz w:val="24"/>
          <w:szCs w:val="24"/>
        </w:rPr>
        <w:t>(4), 245–258. https://doi.org/10.1016/S0749-3797(98)00017-8</w:t>
      </w:r>
    </w:p>
    <w:p w14:paraId="3DFACB41" w14:textId="77777777" w:rsidR="007F67F8" w:rsidRPr="007F67F8" w:rsidRDefault="007F67F8" w:rsidP="007F67F8">
      <w:pPr>
        <w:pStyle w:val="Bibliography"/>
        <w:rPr>
          <w:rFonts w:ascii="Times New Roman" w:hAnsi="Times New Roman" w:cs="Times New Roman"/>
          <w:sz w:val="24"/>
          <w:szCs w:val="24"/>
        </w:rPr>
      </w:pPr>
      <w:proofErr w:type="spellStart"/>
      <w:r w:rsidRPr="007F67F8">
        <w:rPr>
          <w:rFonts w:ascii="Times New Roman" w:hAnsi="Times New Roman" w:cs="Times New Roman"/>
          <w:sz w:val="24"/>
          <w:szCs w:val="24"/>
        </w:rPr>
        <w:t>Gogarten</w:t>
      </w:r>
      <w:proofErr w:type="spellEnd"/>
      <w:r w:rsidRPr="007F67F8">
        <w:rPr>
          <w:rFonts w:ascii="Times New Roman" w:hAnsi="Times New Roman" w:cs="Times New Roman"/>
          <w:sz w:val="24"/>
          <w:szCs w:val="24"/>
        </w:rPr>
        <w:t xml:space="preserve">, S. M., </w:t>
      </w:r>
      <w:proofErr w:type="spellStart"/>
      <w:r w:rsidRPr="007F67F8">
        <w:rPr>
          <w:rFonts w:ascii="Times New Roman" w:hAnsi="Times New Roman" w:cs="Times New Roman"/>
          <w:sz w:val="24"/>
          <w:szCs w:val="24"/>
        </w:rPr>
        <w:t>Sofer</w:t>
      </w:r>
      <w:proofErr w:type="spellEnd"/>
      <w:r w:rsidRPr="007F67F8">
        <w:rPr>
          <w:rFonts w:ascii="Times New Roman" w:hAnsi="Times New Roman" w:cs="Times New Roman"/>
          <w:sz w:val="24"/>
          <w:szCs w:val="24"/>
        </w:rPr>
        <w:t xml:space="preserve">, T., Chen, H., Yu, C., Brody, J. A., Thornton, T. A., Rice, K. M., &amp; </w:t>
      </w:r>
      <w:proofErr w:type="spellStart"/>
      <w:r w:rsidRPr="007F67F8">
        <w:rPr>
          <w:rFonts w:ascii="Times New Roman" w:hAnsi="Times New Roman" w:cs="Times New Roman"/>
          <w:sz w:val="24"/>
          <w:szCs w:val="24"/>
        </w:rPr>
        <w:t>Conomos</w:t>
      </w:r>
      <w:proofErr w:type="spellEnd"/>
      <w:r w:rsidRPr="007F67F8">
        <w:rPr>
          <w:rFonts w:ascii="Times New Roman" w:hAnsi="Times New Roman" w:cs="Times New Roman"/>
          <w:sz w:val="24"/>
          <w:szCs w:val="24"/>
        </w:rPr>
        <w:t xml:space="preserve">, M. P. (2019). Genetic association testing using the GENESIS R/Bioconductor package. </w:t>
      </w:r>
      <w:r w:rsidRPr="007F67F8">
        <w:rPr>
          <w:rFonts w:ascii="Times New Roman" w:hAnsi="Times New Roman" w:cs="Times New Roman"/>
          <w:i/>
          <w:iCs/>
          <w:sz w:val="24"/>
          <w:szCs w:val="24"/>
        </w:rPr>
        <w:t>Bioinformatics</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35</w:t>
      </w:r>
      <w:r w:rsidRPr="007F67F8">
        <w:rPr>
          <w:rFonts w:ascii="Times New Roman" w:hAnsi="Times New Roman" w:cs="Times New Roman"/>
          <w:sz w:val="24"/>
          <w:szCs w:val="24"/>
        </w:rPr>
        <w:t>(24), 5346–5348. https://doi.org/10.1093/bioinformatics/btz567</w:t>
      </w:r>
    </w:p>
    <w:p w14:paraId="59546271"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Hasler, G., </w:t>
      </w:r>
      <w:proofErr w:type="spellStart"/>
      <w:r w:rsidRPr="007F67F8">
        <w:rPr>
          <w:rFonts w:ascii="Times New Roman" w:hAnsi="Times New Roman" w:cs="Times New Roman"/>
          <w:sz w:val="24"/>
          <w:szCs w:val="24"/>
        </w:rPr>
        <w:t>Drevets</w:t>
      </w:r>
      <w:proofErr w:type="spellEnd"/>
      <w:r w:rsidRPr="007F67F8">
        <w:rPr>
          <w:rFonts w:ascii="Times New Roman" w:hAnsi="Times New Roman" w:cs="Times New Roman"/>
          <w:sz w:val="24"/>
          <w:szCs w:val="24"/>
        </w:rPr>
        <w:t xml:space="preserve">, W. C., Manji, H. K., &amp; Charney, D. S. (2004). Discovering Endophenotypes for Major Depression. </w:t>
      </w:r>
      <w:r w:rsidRPr="007F67F8">
        <w:rPr>
          <w:rFonts w:ascii="Times New Roman" w:hAnsi="Times New Roman" w:cs="Times New Roman"/>
          <w:i/>
          <w:iCs/>
          <w:sz w:val="24"/>
          <w:szCs w:val="24"/>
        </w:rPr>
        <w:t>Neuropsychopharmacology</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29</w:t>
      </w:r>
      <w:r w:rsidRPr="007F67F8">
        <w:rPr>
          <w:rFonts w:ascii="Times New Roman" w:hAnsi="Times New Roman" w:cs="Times New Roman"/>
          <w:sz w:val="24"/>
          <w:szCs w:val="24"/>
        </w:rPr>
        <w:t>(10), 1765–1781. https://doi.org/10.1038/sj.npp.1300506</w:t>
      </w:r>
    </w:p>
    <w:p w14:paraId="15515D20"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Hoffman, K. W., Tran, K. T., Moore, T. M., </w:t>
      </w:r>
      <w:proofErr w:type="spellStart"/>
      <w:r w:rsidRPr="007F67F8">
        <w:rPr>
          <w:rFonts w:ascii="Times New Roman" w:hAnsi="Times New Roman" w:cs="Times New Roman"/>
          <w:sz w:val="24"/>
          <w:szCs w:val="24"/>
        </w:rPr>
        <w:t>Gataviņš</w:t>
      </w:r>
      <w:proofErr w:type="spellEnd"/>
      <w:r w:rsidRPr="007F67F8">
        <w:rPr>
          <w:rFonts w:ascii="Times New Roman" w:hAnsi="Times New Roman" w:cs="Times New Roman"/>
          <w:sz w:val="24"/>
          <w:szCs w:val="24"/>
        </w:rPr>
        <w:t xml:space="preserve">, M. M., </w:t>
      </w:r>
      <w:proofErr w:type="spellStart"/>
      <w:r w:rsidRPr="007F67F8">
        <w:rPr>
          <w:rFonts w:ascii="Times New Roman" w:hAnsi="Times New Roman" w:cs="Times New Roman"/>
          <w:sz w:val="24"/>
          <w:szCs w:val="24"/>
        </w:rPr>
        <w:t>Visoki</w:t>
      </w:r>
      <w:proofErr w:type="spellEnd"/>
      <w:r w:rsidRPr="007F67F8">
        <w:rPr>
          <w:rFonts w:ascii="Times New Roman" w:hAnsi="Times New Roman" w:cs="Times New Roman"/>
          <w:sz w:val="24"/>
          <w:szCs w:val="24"/>
        </w:rPr>
        <w:t xml:space="preserve">, E., Kwon, O., DiDomenico, G. E., </w:t>
      </w:r>
      <w:proofErr w:type="spellStart"/>
      <w:r w:rsidRPr="007F67F8">
        <w:rPr>
          <w:rFonts w:ascii="Times New Roman" w:hAnsi="Times New Roman" w:cs="Times New Roman"/>
          <w:sz w:val="24"/>
          <w:szCs w:val="24"/>
        </w:rPr>
        <w:t>Chaiyachati</w:t>
      </w:r>
      <w:proofErr w:type="spellEnd"/>
      <w:r w:rsidRPr="007F67F8">
        <w:rPr>
          <w:rFonts w:ascii="Times New Roman" w:hAnsi="Times New Roman" w:cs="Times New Roman"/>
          <w:sz w:val="24"/>
          <w:szCs w:val="24"/>
        </w:rPr>
        <w:t xml:space="preserve">, B. H., Schultz, L. M., </w:t>
      </w:r>
      <w:proofErr w:type="spellStart"/>
      <w:r w:rsidRPr="007F67F8">
        <w:rPr>
          <w:rFonts w:ascii="Times New Roman" w:hAnsi="Times New Roman" w:cs="Times New Roman"/>
          <w:sz w:val="24"/>
          <w:szCs w:val="24"/>
        </w:rPr>
        <w:t>Almasy</w:t>
      </w:r>
      <w:proofErr w:type="spellEnd"/>
      <w:r w:rsidRPr="007F67F8">
        <w:rPr>
          <w:rFonts w:ascii="Times New Roman" w:hAnsi="Times New Roman" w:cs="Times New Roman"/>
          <w:sz w:val="24"/>
          <w:szCs w:val="24"/>
        </w:rPr>
        <w:t xml:space="preserve">, L., Hayes, M. R., Daskalakis, N. P., &amp; </w:t>
      </w:r>
      <w:proofErr w:type="spellStart"/>
      <w:r w:rsidRPr="007F67F8">
        <w:rPr>
          <w:rFonts w:ascii="Times New Roman" w:hAnsi="Times New Roman" w:cs="Times New Roman"/>
          <w:sz w:val="24"/>
          <w:szCs w:val="24"/>
        </w:rPr>
        <w:t>Barzilay</w:t>
      </w:r>
      <w:proofErr w:type="spellEnd"/>
      <w:r w:rsidRPr="007F67F8">
        <w:rPr>
          <w:rFonts w:ascii="Times New Roman" w:hAnsi="Times New Roman" w:cs="Times New Roman"/>
          <w:sz w:val="24"/>
          <w:szCs w:val="24"/>
        </w:rPr>
        <w:t xml:space="preserve">, R. (2024). </w:t>
      </w:r>
      <w:proofErr w:type="spellStart"/>
      <w:r w:rsidRPr="007F67F8">
        <w:rPr>
          <w:rFonts w:ascii="Times New Roman" w:hAnsi="Times New Roman" w:cs="Times New Roman"/>
          <w:sz w:val="24"/>
          <w:szCs w:val="24"/>
        </w:rPr>
        <w:t>Exposomic</w:t>
      </w:r>
      <w:proofErr w:type="spellEnd"/>
      <w:r w:rsidRPr="007F67F8">
        <w:rPr>
          <w:rFonts w:ascii="Times New Roman" w:hAnsi="Times New Roman" w:cs="Times New Roman"/>
          <w:sz w:val="24"/>
          <w:szCs w:val="24"/>
        </w:rPr>
        <w:t xml:space="preserve"> and polygenic contributions to allostatic load in early adolescence. </w:t>
      </w:r>
      <w:r w:rsidRPr="007F67F8">
        <w:rPr>
          <w:rFonts w:ascii="Times New Roman" w:hAnsi="Times New Roman" w:cs="Times New Roman"/>
          <w:i/>
          <w:iCs/>
          <w:sz w:val="24"/>
          <w:szCs w:val="24"/>
        </w:rPr>
        <w:t>Nature Mental Health</w:t>
      </w:r>
      <w:r w:rsidRPr="007F67F8">
        <w:rPr>
          <w:rFonts w:ascii="Times New Roman" w:hAnsi="Times New Roman" w:cs="Times New Roman"/>
          <w:sz w:val="24"/>
          <w:szCs w:val="24"/>
        </w:rPr>
        <w:t>, 1–12. https://doi.org/10.1038/s44220-024-00255-9</w:t>
      </w:r>
    </w:p>
    <w:p w14:paraId="6D6E4075" w14:textId="77777777" w:rsidR="007F67F8" w:rsidRPr="007F67F8" w:rsidRDefault="007F67F8" w:rsidP="007F67F8">
      <w:pPr>
        <w:pStyle w:val="Bibliography"/>
        <w:rPr>
          <w:rFonts w:ascii="Times New Roman" w:hAnsi="Times New Roman" w:cs="Times New Roman"/>
          <w:sz w:val="24"/>
          <w:szCs w:val="24"/>
        </w:rPr>
      </w:pPr>
      <w:proofErr w:type="spellStart"/>
      <w:r w:rsidRPr="007F67F8">
        <w:rPr>
          <w:rFonts w:ascii="Times New Roman" w:hAnsi="Times New Roman" w:cs="Times New Roman"/>
          <w:sz w:val="24"/>
          <w:szCs w:val="24"/>
        </w:rPr>
        <w:t>Hoggart</w:t>
      </w:r>
      <w:proofErr w:type="spellEnd"/>
      <w:r w:rsidRPr="007F67F8">
        <w:rPr>
          <w:rFonts w:ascii="Times New Roman" w:hAnsi="Times New Roman" w:cs="Times New Roman"/>
          <w:sz w:val="24"/>
          <w:szCs w:val="24"/>
        </w:rPr>
        <w:t xml:space="preserve">, C. J., Choi, S. W., García-González, J., </w:t>
      </w:r>
      <w:proofErr w:type="spellStart"/>
      <w:r w:rsidRPr="007F67F8">
        <w:rPr>
          <w:rFonts w:ascii="Times New Roman" w:hAnsi="Times New Roman" w:cs="Times New Roman"/>
          <w:sz w:val="24"/>
          <w:szCs w:val="24"/>
        </w:rPr>
        <w:t>Souaiaia</w:t>
      </w:r>
      <w:proofErr w:type="spellEnd"/>
      <w:r w:rsidRPr="007F67F8">
        <w:rPr>
          <w:rFonts w:ascii="Times New Roman" w:hAnsi="Times New Roman" w:cs="Times New Roman"/>
          <w:sz w:val="24"/>
          <w:szCs w:val="24"/>
        </w:rPr>
        <w:t xml:space="preserve">, T., Preuss, M., &amp; O’Reilly, P. F. (2024). </w:t>
      </w:r>
      <w:proofErr w:type="spellStart"/>
      <w:r w:rsidRPr="007F67F8">
        <w:rPr>
          <w:rFonts w:ascii="Times New Roman" w:hAnsi="Times New Roman" w:cs="Times New Roman"/>
          <w:sz w:val="24"/>
          <w:szCs w:val="24"/>
        </w:rPr>
        <w:t>BridgePRS</w:t>
      </w:r>
      <w:proofErr w:type="spellEnd"/>
      <w:r w:rsidRPr="007F67F8">
        <w:rPr>
          <w:rFonts w:ascii="Times New Roman" w:hAnsi="Times New Roman" w:cs="Times New Roman"/>
          <w:sz w:val="24"/>
          <w:szCs w:val="24"/>
        </w:rPr>
        <w:t xml:space="preserve"> leverages shared genetic effects across ancestries to increase polygenic risk score portability. </w:t>
      </w:r>
      <w:r w:rsidRPr="007F67F8">
        <w:rPr>
          <w:rFonts w:ascii="Times New Roman" w:hAnsi="Times New Roman" w:cs="Times New Roman"/>
          <w:i/>
          <w:iCs/>
          <w:sz w:val="24"/>
          <w:szCs w:val="24"/>
        </w:rPr>
        <w:t>Nature Genetics</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56</w:t>
      </w:r>
      <w:r w:rsidRPr="007F67F8">
        <w:rPr>
          <w:rFonts w:ascii="Times New Roman" w:hAnsi="Times New Roman" w:cs="Times New Roman"/>
          <w:sz w:val="24"/>
          <w:szCs w:val="24"/>
        </w:rPr>
        <w:t>(1), 180–186. https://doi.org/10.1038/s41588-023-01583-9</w:t>
      </w:r>
    </w:p>
    <w:p w14:paraId="39ABAC4F"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Howard, D. M., Adams, M. J., Clarke, T.-K., </w:t>
      </w:r>
      <w:proofErr w:type="spellStart"/>
      <w:r w:rsidRPr="007F67F8">
        <w:rPr>
          <w:rFonts w:ascii="Times New Roman" w:hAnsi="Times New Roman" w:cs="Times New Roman"/>
          <w:sz w:val="24"/>
          <w:szCs w:val="24"/>
        </w:rPr>
        <w:t>Hafferty</w:t>
      </w:r>
      <w:proofErr w:type="spellEnd"/>
      <w:r w:rsidRPr="007F67F8">
        <w:rPr>
          <w:rFonts w:ascii="Times New Roman" w:hAnsi="Times New Roman" w:cs="Times New Roman"/>
          <w:sz w:val="24"/>
          <w:szCs w:val="24"/>
        </w:rPr>
        <w:t xml:space="preserve">, J. D., Gibson, J., </w:t>
      </w:r>
      <w:proofErr w:type="spellStart"/>
      <w:r w:rsidRPr="007F67F8">
        <w:rPr>
          <w:rFonts w:ascii="Times New Roman" w:hAnsi="Times New Roman" w:cs="Times New Roman"/>
          <w:sz w:val="24"/>
          <w:szCs w:val="24"/>
        </w:rPr>
        <w:t>Shirali</w:t>
      </w:r>
      <w:proofErr w:type="spellEnd"/>
      <w:r w:rsidRPr="007F67F8">
        <w:rPr>
          <w:rFonts w:ascii="Times New Roman" w:hAnsi="Times New Roman" w:cs="Times New Roman"/>
          <w:sz w:val="24"/>
          <w:szCs w:val="24"/>
        </w:rPr>
        <w:t xml:space="preserve">, M., Coleman, J. R. I., </w:t>
      </w:r>
      <w:proofErr w:type="spellStart"/>
      <w:r w:rsidRPr="007F67F8">
        <w:rPr>
          <w:rFonts w:ascii="Times New Roman" w:hAnsi="Times New Roman" w:cs="Times New Roman"/>
          <w:sz w:val="24"/>
          <w:szCs w:val="24"/>
        </w:rPr>
        <w:t>Hagenaars</w:t>
      </w:r>
      <w:proofErr w:type="spellEnd"/>
      <w:r w:rsidRPr="007F67F8">
        <w:rPr>
          <w:rFonts w:ascii="Times New Roman" w:hAnsi="Times New Roman" w:cs="Times New Roman"/>
          <w:sz w:val="24"/>
          <w:szCs w:val="24"/>
        </w:rPr>
        <w:t xml:space="preserve">, S. P., Ward, J., </w:t>
      </w:r>
      <w:proofErr w:type="spellStart"/>
      <w:r w:rsidRPr="007F67F8">
        <w:rPr>
          <w:rFonts w:ascii="Times New Roman" w:hAnsi="Times New Roman" w:cs="Times New Roman"/>
          <w:sz w:val="24"/>
          <w:szCs w:val="24"/>
        </w:rPr>
        <w:t>Wigmore</w:t>
      </w:r>
      <w:proofErr w:type="spellEnd"/>
      <w:r w:rsidRPr="007F67F8">
        <w:rPr>
          <w:rFonts w:ascii="Times New Roman" w:hAnsi="Times New Roman" w:cs="Times New Roman"/>
          <w:sz w:val="24"/>
          <w:szCs w:val="24"/>
        </w:rPr>
        <w:t xml:space="preserve">, E. M., </w:t>
      </w:r>
      <w:proofErr w:type="spellStart"/>
      <w:r w:rsidRPr="007F67F8">
        <w:rPr>
          <w:rFonts w:ascii="Times New Roman" w:hAnsi="Times New Roman" w:cs="Times New Roman"/>
          <w:sz w:val="24"/>
          <w:szCs w:val="24"/>
        </w:rPr>
        <w:t>Alloza</w:t>
      </w:r>
      <w:proofErr w:type="spellEnd"/>
      <w:r w:rsidRPr="007F67F8">
        <w:rPr>
          <w:rFonts w:ascii="Times New Roman" w:hAnsi="Times New Roman" w:cs="Times New Roman"/>
          <w:sz w:val="24"/>
          <w:szCs w:val="24"/>
        </w:rPr>
        <w:t xml:space="preserve">, C., Shen, X., </w:t>
      </w:r>
      <w:proofErr w:type="spellStart"/>
      <w:r w:rsidRPr="007F67F8">
        <w:rPr>
          <w:rFonts w:ascii="Times New Roman" w:hAnsi="Times New Roman" w:cs="Times New Roman"/>
          <w:sz w:val="24"/>
          <w:szCs w:val="24"/>
        </w:rPr>
        <w:t>Barbu</w:t>
      </w:r>
      <w:proofErr w:type="spellEnd"/>
      <w:r w:rsidRPr="007F67F8">
        <w:rPr>
          <w:rFonts w:ascii="Times New Roman" w:hAnsi="Times New Roman" w:cs="Times New Roman"/>
          <w:sz w:val="24"/>
          <w:szCs w:val="24"/>
        </w:rPr>
        <w:t xml:space="preserve">, M. C., Xu, E. Y., Whalley, H. C., </w:t>
      </w:r>
      <w:proofErr w:type="spellStart"/>
      <w:r w:rsidRPr="007F67F8">
        <w:rPr>
          <w:rFonts w:ascii="Times New Roman" w:hAnsi="Times New Roman" w:cs="Times New Roman"/>
          <w:sz w:val="24"/>
          <w:szCs w:val="24"/>
        </w:rPr>
        <w:t>Marioni</w:t>
      </w:r>
      <w:proofErr w:type="spellEnd"/>
      <w:r w:rsidRPr="007F67F8">
        <w:rPr>
          <w:rFonts w:ascii="Times New Roman" w:hAnsi="Times New Roman" w:cs="Times New Roman"/>
          <w:sz w:val="24"/>
          <w:szCs w:val="24"/>
        </w:rPr>
        <w:t xml:space="preserve">, R. E., Porteous, D. J., Davies, G., Deary, I. J., … </w:t>
      </w:r>
      <w:r w:rsidRPr="007F67F8">
        <w:rPr>
          <w:rFonts w:ascii="Times New Roman" w:hAnsi="Times New Roman" w:cs="Times New Roman"/>
          <w:sz w:val="24"/>
          <w:szCs w:val="24"/>
        </w:rPr>
        <w:lastRenderedPageBreak/>
        <w:t xml:space="preserve">McIntosh, A. M. (2019). Genome-wide meta-analysis of depression identifies 102 independent variants and highlights the importance of the prefrontal brain regions. </w:t>
      </w:r>
      <w:r w:rsidRPr="007F67F8">
        <w:rPr>
          <w:rFonts w:ascii="Times New Roman" w:hAnsi="Times New Roman" w:cs="Times New Roman"/>
          <w:i/>
          <w:iCs/>
          <w:sz w:val="24"/>
          <w:szCs w:val="24"/>
        </w:rPr>
        <w:t>Nature Neuroscience</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22</w:t>
      </w:r>
      <w:r w:rsidRPr="007F67F8">
        <w:rPr>
          <w:rFonts w:ascii="Times New Roman" w:hAnsi="Times New Roman" w:cs="Times New Roman"/>
          <w:sz w:val="24"/>
          <w:szCs w:val="24"/>
        </w:rPr>
        <w:t>(3), 343–352. https://doi.org/10.1038/s41593-018-0326-7</w:t>
      </w:r>
    </w:p>
    <w:p w14:paraId="09FE2A72" w14:textId="77777777" w:rsidR="007F67F8" w:rsidRPr="007F67F8" w:rsidRDefault="007F67F8" w:rsidP="007F67F8">
      <w:pPr>
        <w:pStyle w:val="Bibliography"/>
        <w:rPr>
          <w:rFonts w:ascii="Times New Roman" w:hAnsi="Times New Roman" w:cs="Times New Roman"/>
          <w:sz w:val="24"/>
          <w:szCs w:val="24"/>
        </w:rPr>
      </w:pPr>
      <w:proofErr w:type="spellStart"/>
      <w:r w:rsidRPr="007F67F8">
        <w:rPr>
          <w:rFonts w:ascii="Times New Roman" w:hAnsi="Times New Roman" w:cs="Times New Roman"/>
          <w:sz w:val="24"/>
          <w:szCs w:val="24"/>
        </w:rPr>
        <w:t>Jimeno</w:t>
      </w:r>
      <w:proofErr w:type="spellEnd"/>
      <w:r w:rsidRPr="007F67F8">
        <w:rPr>
          <w:rFonts w:ascii="Times New Roman" w:hAnsi="Times New Roman" w:cs="Times New Roman"/>
          <w:sz w:val="24"/>
          <w:szCs w:val="24"/>
        </w:rPr>
        <w:t xml:space="preserve">, B., &amp; Rubalcaba, J. G. (n.d.). </w:t>
      </w:r>
      <w:r w:rsidRPr="007F67F8">
        <w:rPr>
          <w:rFonts w:ascii="Times New Roman" w:hAnsi="Times New Roman" w:cs="Times New Roman"/>
          <w:i/>
          <w:iCs/>
          <w:sz w:val="24"/>
          <w:szCs w:val="24"/>
        </w:rPr>
        <w:t>Modelling the role of glucocorticoid receptor as mediator of endocrine responses to environmental challenge</w:t>
      </w:r>
      <w:r w:rsidRPr="007F67F8">
        <w:rPr>
          <w:rFonts w:ascii="Times New Roman" w:hAnsi="Times New Roman" w:cs="Times New Roman"/>
          <w:sz w:val="24"/>
          <w:szCs w:val="24"/>
        </w:rPr>
        <w:t>.</w:t>
      </w:r>
    </w:p>
    <w:p w14:paraId="76AEFF6C" w14:textId="77777777" w:rsidR="007F67F8" w:rsidRPr="007F67F8" w:rsidRDefault="007F67F8" w:rsidP="007F67F8">
      <w:pPr>
        <w:pStyle w:val="Bibliography"/>
        <w:rPr>
          <w:rFonts w:ascii="Times New Roman" w:hAnsi="Times New Roman" w:cs="Times New Roman"/>
          <w:sz w:val="24"/>
          <w:szCs w:val="24"/>
        </w:rPr>
      </w:pPr>
      <w:proofErr w:type="spellStart"/>
      <w:r w:rsidRPr="007F67F8">
        <w:rPr>
          <w:rFonts w:ascii="Times New Roman" w:hAnsi="Times New Roman" w:cs="Times New Roman"/>
          <w:sz w:val="24"/>
          <w:szCs w:val="24"/>
        </w:rPr>
        <w:t>Karcher</w:t>
      </w:r>
      <w:proofErr w:type="spellEnd"/>
      <w:r w:rsidRPr="007F67F8">
        <w:rPr>
          <w:rFonts w:ascii="Times New Roman" w:hAnsi="Times New Roman" w:cs="Times New Roman"/>
          <w:sz w:val="24"/>
          <w:szCs w:val="24"/>
        </w:rPr>
        <w:t xml:space="preserve">, N. R., </w:t>
      </w:r>
      <w:proofErr w:type="spellStart"/>
      <w:r w:rsidRPr="007F67F8">
        <w:rPr>
          <w:rFonts w:ascii="Times New Roman" w:hAnsi="Times New Roman" w:cs="Times New Roman"/>
          <w:sz w:val="24"/>
          <w:szCs w:val="24"/>
        </w:rPr>
        <w:t>Klaunig</w:t>
      </w:r>
      <w:proofErr w:type="spellEnd"/>
      <w:r w:rsidRPr="007F67F8">
        <w:rPr>
          <w:rFonts w:ascii="Times New Roman" w:hAnsi="Times New Roman" w:cs="Times New Roman"/>
          <w:sz w:val="24"/>
          <w:szCs w:val="24"/>
        </w:rPr>
        <w:t xml:space="preserve">, M. J., </w:t>
      </w:r>
      <w:proofErr w:type="spellStart"/>
      <w:r w:rsidRPr="007F67F8">
        <w:rPr>
          <w:rFonts w:ascii="Times New Roman" w:hAnsi="Times New Roman" w:cs="Times New Roman"/>
          <w:sz w:val="24"/>
          <w:szCs w:val="24"/>
        </w:rPr>
        <w:t>Elsayed</w:t>
      </w:r>
      <w:proofErr w:type="spellEnd"/>
      <w:r w:rsidRPr="007F67F8">
        <w:rPr>
          <w:rFonts w:ascii="Times New Roman" w:hAnsi="Times New Roman" w:cs="Times New Roman"/>
          <w:sz w:val="24"/>
          <w:szCs w:val="24"/>
        </w:rPr>
        <w:t xml:space="preserve">, N. M., Taylor, R. L., Jay, S. Y., &amp; Schiffman, J. (2022). Understanding Associations Between Race/Ethnicity, Experiences of Discrimination, and Psychotic-like Experiences in Middle Childhood. </w:t>
      </w:r>
      <w:r w:rsidRPr="007F67F8">
        <w:rPr>
          <w:rFonts w:ascii="Times New Roman" w:hAnsi="Times New Roman" w:cs="Times New Roman"/>
          <w:i/>
          <w:iCs/>
          <w:sz w:val="24"/>
          <w:szCs w:val="24"/>
        </w:rPr>
        <w:t>Journal of the American Academy of Child &amp; Adolescent Psychiatry</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61</w:t>
      </w:r>
      <w:r w:rsidRPr="007F67F8">
        <w:rPr>
          <w:rFonts w:ascii="Times New Roman" w:hAnsi="Times New Roman" w:cs="Times New Roman"/>
          <w:sz w:val="24"/>
          <w:szCs w:val="24"/>
        </w:rPr>
        <w:t>(10), 1262–1272. https://doi.org/10.1016/j.jaac.2022.03.025</w:t>
      </w:r>
    </w:p>
    <w:p w14:paraId="3289D24A"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Kaufman, J., </w:t>
      </w:r>
      <w:proofErr w:type="spellStart"/>
      <w:r w:rsidRPr="007F67F8">
        <w:rPr>
          <w:rFonts w:ascii="Times New Roman" w:hAnsi="Times New Roman" w:cs="Times New Roman"/>
          <w:sz w:val="24"/>
          <w:szCs w:val="24"/>
        </w:rPr>
        <w:t>Birmaher</w:t>
      </w:r>
      <w:proofErr w:type="spellEnd"/>
      <w:r w:rsidRPr="007F67F8">
        <w:rPr>
          <w:rFonts w:ascii="Times New Roman" w:hAnsi="Times New Roman" w:cs="Times New Roman"/>
          <w:sz w:val="24"/>
          <w:szCs w:val="24"/>
        </w:rPr>
        <w:t xml:space="preserve">, B., Brent, D., Rao, U., Flynn, C., </w:t>
      </w:r>
      <w:proofErr w:type="spellStart"/>
      <w:r w:rsidRPr="007F67F8">
        <w:rPr>
          <w:rFonts w:ascii="Times New Roman" w:hAnsi="Times New Roman" w:cs="Times New Roman"/>
          <w:sz w:val="24"/>
          <w:szCs w:val="24"/>
        </w:rPr>
        <w:t>Moreci</w:t>
      </w:r>
      <w:proofErr w:type="spellEnd"/>
      <w:r w:rsidRPr="007F67F8">
        <w:rPr>
          <w:rFonts w:ascii="Times New Roman" w:hAnsi="Times New Roman" w:cs="Times New Roman"/>
          <w:sz w:val="24"/>
          <w:szCs w:val="24"/>
        </w:rPr>
        <w:t xml:space="preserve">, P., Williamson, D., &amp; Ryan, N. (1997). Schedule for Affective Disorders and Schizophrenia for School-Age Children-Present and Lifetime Version (K-SADS-PL): Initial Reliability and Validity Data. </w:t>
      </w:r>
      <w:r w:rsidRPr="007F67F8">
        <w:rPr>
          <w:rFonts w:ascii="Times New Roman" w:hAnsi="Times New Roman" w:cs="Times New Roman"/>
          <w:i/>
          <w:iCs/>
          <w:sz w:val="24"/>
          <w:szCs w:val="24"/>
        </w:rPr>
        <w:t>Journal of the American Academy of Child &amp; Adolescent Psychiatry</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36</w:t>
      </w:r>
      <w:r w:rsidRPr="007F67F8">
        <w:rPr>
          <w:rFonts w:ascii="Times New Roman" w:hAnsi="Times New Roman" w:cs="Times New Roman"/>
          <w:sz w:val="24"/>
          <w:szCs w:val="24"/>
        </w:rPr>
        <w:t>(7), 980–988. https://doi.org/10.1097/00004583-199707000-00021</w:t>
      </w:r>
    </w:p>
    <w:p w14:paraId="6C5524B1"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Kobak, K. A., </w:t>
      </w:r>
      <w:proofErr w:type="spellStart"/>
      <w:r w:rsidRPr="007F67F8">
        <w:rPr>
          <w:rFonts w:ascii="Times New Roman" w:hAnsi="Times New Roman" w:cs="Times New Roman"/>
          <w:sz w:val="24"/>
          <w:szCs w:val="24"/>
        </w:rPr>
        <w:t>Kratochvil</w:t>
      </w:r>
      <w:proofErr w:type="spellEnd"/>
      <w:r w:rsidRPr="007F67F8">
        <w:rPr>
          <w:rFonts w:ascii="Times New Roman" w:hAnsi="Times New Roman" w:cs="Times New Roman"/>
          <w:sz w:val="24"/>
          <w:szCs w:val="24"/>
        </w:rPr>
        <w:t xml:space="preserve">, C. J., Stanger, C., &amp; Kaufman, J. (2013). Computerized screening of comorbidity in adolescents with substance or psychiatric disorders. </w:t>
      </w:r>
      <w:r w:rsidRPr="007F67F8">
        <w:rPr>
          <w:rFonts w:ascii="Times New Roman" w:hAnsi="Times New Roman" w:cs="Times New Roman"/>
          <w:i/>
          <w:iCs/>
          <w:sz w:val="24"/>
          <w:szCs w:val="24"/>
        </w:rPr>
        <w:t xml:space="preserve">Anxiety Disorders and Depression.(La </w:t>
      </w:r>
      <w:proofErr w:type="spellStart"/>
      <w:r w:rsidRPr="007F67F8">
        <w:rPr>
          <w:rFonts w:ascii="Times New Roman" w:hAnsi="Times New Roman" w:cs="Times New Roman"/>
          <w:i/>
          <w:iCs/>
          <w:sz w:val="24"/>
          <w:szCs w:val="24"/>
        </w:rPr>
        <w:t>Jolaa</w:t>
      </w:r>
      <w:proofErr w:type="spellEnd"/>
      <w:r w:rsidRPr="007F67F8">
        <w:rPr>
          <w:rFonts w:ascii="Times New Roman" w:hAnsi="Times New Roman" w:cs="Times New Roman"/>
          <w:i/>
          <w:iCs/>
          <w:sz w:val="24"/>
          <w:szCs w:val="24"/>
        </w:rPr>
        <w:t>, CA)</w:t>
      </w:r>
      <w:r w:rsidRPr="007F67F8">
        <w:rPr>
          <w:rFonts w:ascii="Times New Roman" w:hAnsi="Times New Roman" w:cs="Times New Roman"/>
          <w:sz w:val="24"/>
          <w:szCs w:val="24"/>
        </w:rPr>
        <w:t>.</w:t>
      </w:r>
    </w:p>
    <w:p w14:paraId="196D82E7"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Lahey, B. B., Durham, E. L., </w:t>
      </w:r>
      <w:proofErr w:type="spellStart"/>
      <w:r w:rsidRPr="007F67F8">
        <w:rPr>
          <w:rFonts w:ascii="Times New Roman" w:hAnsi="Times New Roman" w:cs="Times New Roman"/>
          <w:sz w:val="24"/>
          <w:szCs w:val="24"/>
        </w:rPr>
        <w:t>Brislin</w:t>
      </w:r>
      <w:proofErr w:type="spellEnd"/>
      <w:r w:rsidRPr="007F67F8">
        <w:rPr>
          <w:rFonts w:ascii="Times New Roman" w:hAnsi="Times New Roman" w:cs="Times New Roman"/>
          <w:sz w:val="24"/>
          <w:szCs w:val="24"/>
        </w:rPr>
        <w:t xml:space="preserve">, S. J., Barr, P. B., Dick, D. M., Moore, T. M., Pierce, B. L., Tong, L., Reimann, G. E., </w:t>
      </w:r>
      <w:proofErr w:type="spellStart"/>
      <w:r w:rsidRPr="007F67F8">
        <w:rPr>
          <w:rFonts w:ascii="Times New Roman" w:hAnsi="Times New Roman" w:cs="Times New Roman"/>
          <w:sz w:val="24"/>
          <w:szCs w:val="24"/>
        </w:rPr>
        <w:t>Jeong</w:t>
      </w:r>
      <w:proofErr w:type="spellEnd"/>
      <w:r w:rsidRPr="007F67F8">
        <w:rPr>
          <w:rFonts w:ascii="Times New Roman" w:hAnsi="Times New Roman" w:cs="Times New Roman"/>
          <w:sz w:val="24"/>
          <w:szCs w:val="24"/>
        </w:rPr>
        <w:t xml:space="preserve">, H. J., Dupont, R. M., &amp; </w:t>
      </w:r>
      <w:proofErr w:type="spellStart"/>
      <w:r w:rsidRPr="007F67F8">
        <w:rPr>
          <w:rFonts w:ascii="Times New Roman" w:hAnsi="Times New Roman" w:cs="Times New Roman"/>
          <w:sz w:val="24"/>
          <w:szCs w:val="24"/>
        </w:rPr>
        <w:t>Kaczkurkin</w:t>
      </w:r>
      <w:proofErr w:type="spellEnd"/>
      <w:r w:rsidRPr="007F67F8">
        <w:rPr>
          <w:rFonts w:ascii="Times New Roman" w:hAnsi="Times New Roman" w:cs="Times New Roman"/>
          <w:sz w:val="24"/>
          <w:szCs w:val="24"/>
        </w:rPr>
        <w:t xml:space="preserve">, A. N. (2024). Mapping potential pathways from polygenic liability through brain structure to psychological problems across the transition to adolescence. </w:t>
      </w:r>
      <w:r w:rsidRPr="007F67F8">
        <w:rPr>
          <w:rFonts w:ascii="Times New Roman" w:hAnsi="Times New Roman" w:cs="Times New Roman"/>
          <w:i/>
          <w:iCs/>
          <w:sz w:val="24"/>
          <w:szCs w:val="24"/>
        </w:rPr>
        <w:t>Journal of Child Psychology and Psychiatry</w:t>
      </w:r>
      <w:r w:rsidRPr="007F67F8">
        <w:rPr>
          <w:rFonts w:ascii="Times New Roman" w:hAnsi="Times New Roman" w:cs="Times New Roman"/>
          <w:sz w:val="24"/>
          <w:szCs w:val="24"/>
        </w:rPr>
        <w:t>, jcpp.13944. https://doi.org/10.1111/jcpp.13944</w:t>
      </w:r>
    </w:p>
    <w:p w14:paraId="1943A147"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lastRenderedPageBreak/>
        <w:t xml:space="preserve">Maxwell, M. Y., Taylor, R. L., &amp; </w:t>
      </w:r>
      <w:proofErr w:type="spellStart"/>
      <w:r w:rsidRPr="007F67F8">
        <w:rPr>
          <w:rFonts w:ascii="Times New Roman" w:hAnsi="Times New Roman" w:cs="Times New Roman"/>
          <w:sz w:val="24"/>
          <w:szCs w:val="24"/>
        </w:rPr>
        <w:t>Barch</w:t>
      </w:r>
      <w:proofErr w:type="spellEnd"/>
      <w:r w:rsidRPr="007F67F8">
        <w:rPr>
          <w:rFonts w:ascii="Times New Roman" w:hAnsi="Times New Roman" w:cs="Times New Roman"/>
          <w:sz w:val="24"/>
          <w:szCs w:val="24"/>
        </w:rPr>
        <w:t xml:space="preserve">, D. M. (2021, May 1). </w:t>
      </w:r>
      <w:r w:rsidRPr="007F67F8">
        <w:rPr>
          <w:rFonts w:ascii="Times New Roman" w:hAnsi="Times New Roman" w:cs="Times New Roman"/>
          <w:i/>
          <w:iCs/>
          <w:sz w:val="24"/>
          <w:szCs w:val="24"/>
        </w:rPr>
        <w:t>Evidence That Neighborhood Threat and Brain Volume Mediate the Relationship Between Neighborhood Poverty and Children’s Psychopathology</w:t>
      </w:r>
      <w:r w:rsidRPr="007F67F8">
        <w:rPr>
          <w:rFonts w:ascii="Times New Roman" w:hAnsi="Times New Roman" w:cs="Times New Roman"/>
          <w:sz w:val="24"/>
          <w:szCs w:val="24"/>
        </w:rPr>
        <w:t xml:space="preserve"> [Poster].</w:t>
      </w:r>
    </w:p>
    <w:p w14:paraId="528ECD99"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McLaughlin, K. A., Weissman, D., &amp; </w:t>
      </w:r>
      <w:proofErr w:type="spellStart"/>
      <w:r w:rsidRPr="007F67F8">
        <w:rPr>
          <w:rFonts w:ascii="Times New Roman" w:hAnsi="Times New Roman" w:cs="Times New Roman"/>
          <w:sz w:val="24"/>
          <w:szCs w:val="24"/>
        </w:rPr>
        <w:t>Bitrán</w:t>
      </w:r>
      <w:proofErr w:type="spellEnd"/>
      <w:r w:rsidRPr="007F67F8">
        <w:rPr>
          <w:rFonts w:ascii="Times New Roman" w:hAnsi="Times New Roman" w:cs="Times New Roman"/>
          <w:sz w:val="24"/>
          <w:szCs w:val="24"/>
        </w:rPr>
        <w:t xml:space="preserve">, D. (2019). Childhood Adversity and Neural Development: A Systematic Review. </w:t>
      </w:r>
      <w:r w:rsidRPr="007F67F8">
        <w:rPr>
          <w:rFonts w:ascii="Times New Roman" w:hAnsi="Times New Roman" w:cs="Times New Roman"/>
          <w:i/>
          <w:iCs/>
          <w:sz w:val="24"/>
          <w:szCs w:val="24"/>
        </w:rPr>
        <w:t>Annual Review of Developmental Psychology</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1</w:t>
      </w:r>
      <w:r w:rsidRPr="007F67F8">
        <w:rPr>
          <w:rFonts w:ascii="Times New Roman" w:hAnsi="Times New Roman" w:cs="Times New Roman"/>
          <w:sz w:val="24"/>
          <w:szCs w:val="24"/>
        </w:rPr>
        <w:t>(1), 277–312. https://doi.org/10.1146/annurev-devpsych-121318-084950</w:t>
      </w:r>
    </w:p>
    <w:p w14:paraId="4B72583F" w14:textId="77777777" w:rsidR="007F67F8" w:rsidRPr="007F67F8" w:rsidRDefault="007F67F8" w:rsidP="007F67F8">
      <w:pPr>
        <w:pStyle w:val="Bibliography"/>
        <w:rPr>
          <w:rFonts w:ascii="Times New Roman" w:hAnsi="Times New Roman" w:cs="Times New Roman"/>
          <w:sz w:val="24"/>
          <w:szCs w:val="24"/>
        </w:rPr>
      </w:pPr>
      <w:proofErr w:type="spellStart"/>
      <w:r w:rsidRPr="007F67F8">
        <w:rPr>
          <w:rFonts w:ascii="Times New Roman" w:hAnsi="Times New Roman" w:cs="Times New Roman"/>
          <w:sz w:val="24"/>
          <w:szCs w:val="24"/>
        </w:rPr>
        <w:t>Monari</w:t>
      </w:r>
      <w:proofErr w:type="spellEnd"/>
      <w:r w:rsidRPr="007F67F8">
        <w:rPr>
          <w:rFonts w:ascii="Times New Roman" w:hAnsi="Times New Roman" w:cs="Times New Roman"/>
          <w:sz w:val="24"/>
          <w:szCs w:val="24"/>
        </w:rPr>
        <w:t xml:space="preserve">, S., Guillot De </w:t>
      </w:r>
      <w:proofErr w:type="spellStart"/>
      <w:r w:rsidRPr="007F67F8">
        <w:rPr>
          <w:rFonts w:ascii="Times New Roman" w:hAnsi="Times New Roman" w:cs="Times New Roman"/>
          <w:sz w:val="24"/>
          <w:szCs w:val="24"/>
        </w:rPr>
        <w:t>Suduiraut</w:t>
      </w:r>
      <w:proofErr w:type="spellEnd"/>
      <w:r w:rsidRPr="007F67F8">
        <w:rPr>
          <w:rFonts w:ascii="Times New Roman" w:hAnsi="Times New Roman" w:cs="Times New Roman"/>
          <w:sz w:val="24"/>
          <w:szCs w:val="24"/>
        </w:rPr>
        <w:t xml:space="preserve">, I., Grosse, J., </w:t>
      </w:r>
      <w:proofErr w:type="spellStart"/>
      <w:r w:rsidRPr="007F67F8">
        <w:rPr>
          <w:rFonts w:ascii="Times New Roman" w:hAnsi="Times New Roman" w:cs="Times New Roman"/>
          <w:sz w:val="24"/>
          <w:szCs w:val="24"/>
        </w:rPr>
        <w:t>Zanoletti</w:t>
      </w:r>
      <w:proofErr w:type="spellEnd"/>
      <w:r w:rsidRPr="007F67F8">
        <w:rPr>
          <w:rFonts w:ascii="Times New Roman" w:hAnsi="Times New Roman" w:cs="Times New Roman"/>
          <w:sz w:val="24"/>
          <w:szCs w:val="24"/>
        </w:rPr>
        <w:t xml:space="preserve">, O., Walker, S. E., Mesquita, M., Wood, T. C., Cash, D., </w:t>
      </w:r>
      <w:proofErr w:type="spellStart"/>
      <w:r w:rsidRPr="007F67F8">
        <w:rPr>
          <w:rFonts w:ascii="Times New Roman" w:hAnsi="Times New Roman" w:cs="Times New Roman"/>
          <w:sz w:val="24"/>
          <w:szCs w:val="24"/>
        </w:rPr>
        <w:t>Astori</w:t>
      </w:r>
      <w:proofErr w:type="spellEnd"/>
      <w:r w:rsidRPr="007F67F8">
        <w:rPr>
          <w:rFonts w:ascii="Times New Roman" w:hAnsi="Times New Roman" w:cs="Times New Roman"/>
          <w:sz w:val="24"/>
          <w:szCs w:val="24"/>
        </w:rPr>
        <w:t xml:space="preserve">, S., &amp; Sandi, C. (2024). Blunted Glucocorticoid Responsiveness to Stress Causes Behavioral and Biological Alterations That Lead to Posttraumatic Stress Disorder Vulnerability. </w:t>
      </w:r>
      <w:r w:rsidRPr="007F67F8">
        <w:rPr>
          <w:rFonts w:ascii="Times New Roman" w:hAnsi="Times New Roman" w:cs="Times New Roman"/>
          <w:i/>
          <w:iCs/>
          <w:sz w:val="24"/>
          <w:szCs w:val="24"/>
        </w:rPr>
        <w:t>Biological Psychiatry</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95</w:t>
      </w:r>
      <w:r w:rsidRPr="007F67F8">
        <w:rPr>
          <w:rFonts w:ascii="Times New Roman" w:hAnsi="Times New Roman" w:cs="Times New Roman"/>
          <w:sz w:val="24"/>
          <w:szCs w:val="24"/>
        </w:rPr>
        <w:t>(8), 762–773. https://doi.org/10.1016/j.biopsych.2023.09.015</w:t>
      </w:r>
    </w:p>
    <w:p w14:paraId="7CB057C7"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Moore, T. M., </w:t>
      </w:r>
      <w:proofErr w:type="spellStart"/>
      <w:r w:rsidRPr="007F67F8">
        <w:rPr>
          <w:rFonts w:ascii="Times New Roman" w:hAnsi="Times New Roman" w:cs="Times New Roman"/>
          <w:sz w:val="24"/>
          <w:szCs w:val="24"/>
        </w:rPr>
        <w:t>Visoki</w:t>
      </w:r>
      <w:proofErr w:type="spellEnd"/>
      <w:r w:rsidRPr="007F67F8">
        <w:rPr>
          <w:rFonts w:ascii="Times New Roman" w:hAnsi="Times New Roman" w:cs="Times New Roman"/>
          <w:sz w:val="24"/>
          <w:szCs w:val="24"/>
        </w:rPr>
        <w:t xml:space="preserve">, E., </w:t>
      </w:r>
      <w:proofErr w:type="spellStart"/>
      <w:r w:rsidRPr="007F67F8">
        <w:rPr>
          <w:rFonts w:ascii="Times New Roman" w:hAnsi="Times New Roman" w:cs="Times New Roman"/>
          <w:sz w:val="24"/>
          <w:szCs w:val="24"/>
        </w:rPr>
        <w:t>Argabright</w:t>
      </w:r>
      <w:proofErr w:type="spellEnd"/>
      <w:r w:rsidRPr="007F67F8">
        <w:rPr>
          <w:rFonts w:ascii="Times New Roman" w:hAnsi="Times New Roman" w:cs="Times New Roman"/>
          <w:sz w:val="24"/>
          <w:szCs w:val="24"/>
        </w:rPr>
        <w:t xml:space="preserve">, S. T., </w:t>
      </w:r>
      <w:proofErr w:type="spellStart"/>
      <w:r w:rsidRPr="007F67F8">
        <w:rPr>
          <w:rFonts w:ascii="Times New Roman" w:hAnsi="Times New Roman" w:cs="Times New Roman"/>
          <w:sz w:val="24"/>
          <w:szCs w:val="24"/>
        </w:rPr>
        <w:t>Didomenico</w:t>
      </w:r>
      <w:proofErr w:type="spellEnd"/>
      <w:r w:rsidRPr="007F67F8">
        <w:rPr>
          <w:rFonts w:ascii="Times New Roman" w:hAnsi="Times New Roman" w:cs="Times New Roman"/>
          <w:sz w:val="24"/>
          <w:szCs w:val="24"/>
        </w:rPr>
        <w:t xml:space="preserve">, G. E., Sotelo, I., </w:t>
      </w:r>
      <w:proofErr w:type="spellStart"/>
      <w:r w:rsidRPr="007F67F8">
        <w:rPr>
          <w:rFonts w:ascii="Times New Roman" w:hAnsi="Times New Roman" w:cs="Times New Roman"/>
          <w:sz w:val="24"/>
          <w:szCs w:val="24"/>
        </w:rPr>
        <w:t>Wortzel</w:t>
      </w:r>
      <w:proofErr w:type="spellEnd"/>
      <w:r w:rsidRPr="007F67F8">
        <w:rPr>
          <w:rFonts w:ascii="Times New Roman" w:hAnsi="Times New Roman" w:cs="Times New Roman"/>
          <w:sz w:val="24"/>
          <w:szCs w:val="24"/>
        </w:rPr>
        <w:t xml:space="preserve">, J. D., Naeem, A., Gur, R. C., Gur, R. E., </w:t>
      </w:r>
      <w:proofErr w:type="spellStart"/>
      <w:r w:rsidRPr="007F67F8">
        <w:rPr>
          <w:rFonts w:ascii="Times New Roman" w:hAnsi="Times New Roman" w:cs="Times New Roman"/>
          <w:sz w:val="24"/>
          <w:szCs w:val="24"/>
        </w:rPr>
        <w:t>Warrier</w:t>
      </w:r>
      <w:proofErr w:type="spellEnd"/>
      <w:r w:rsidRPr="007F67F8">
        <w:rPr>
          <w:rFonts w:ascii="Times New Roman" w:hAnsi="Times New Roman" w:cs="Times New Roman"/>
          <w:sz w:val="24"/>
          <w:szCs w:val="24"/>
        </w:rPr>
        <w:t xml:space="preserve">, V., </w:t>
      </w:r>
      <w:proofErr w:type="spellStart"/>
      <w:r w:rsidRPr="007F67F8">
        <w:rPr>
          <w:rFonts w:ascii="Times New Roman" w:hAnsi="Times New Roman" w:cs="Times New Roman"/>
          <w:sz w:val="24"/>
          <w:szCs w:val="24"/>
        </w:rPr>
        <w:t>Guloksuz</w:t>
      </w:r>
      <w:proofErr w:type="spellEnd"/>
      <w:r w:rsidRPr="007F67F8">
        <w:rPr>
          <w:rFonts w:ascii="Times New Roman" w:hAnsi="Times New Roman" w:cs="Times New Roman"/>
          <w:sz w:val="24"/>
          <w:szCs w:val="24"/>
        </w:rPr>
        <w:t xml:space="preserve">, S., &amp; </w:t>
      </w:r>
      <w:proofErr w:type="spellStart"/>
      <w:r w:rsidRPr="007F67F8">
        <w:rPr>
          <w:rFonts w:ascii="Times New Roman" w:hAnsi="Times New Roman" w:cs="Times New Roman"/>
          <w:sz w:val="24"/>
          <w:szCs w:val="24"/>
        </w:rPr>
        <w:t>Barzilay</w:t>
      </w:r>
      <w:proofErr w:type="spellEnd"/>
      <w:r w:rsidRPr="007F67F8">
        <w:rPr>
          <w:rFonts w:ascii="Times New Roman" w:hAnsi="Times New Roman" w:cs="Times New Roman"/>
          <w:sz w:val="24"/>
          <w:szCs w:val="24"/>
        </w:rPr>
        <w:t xml:space="preserve">, R. (2022). Modeling environment through a general exposome factor in two independent adolescent cohorts. </w:t>
      </w:r>
      <w:r w:rsidRPr="007F67F8">
        <w:rPr>
          <w:rFonts w:ascii="Times New Roman" w:hAnsi="Times New Roman" w:cs="Times New Roman"/>
          <w:i/>
          <w:iCs/>
          <w:sz w:val="24"/>
          <w:szCs w:val="24"/>
        </w:rPr>
        <w:t>Exposome</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2</w:t>
      </w:r>
      <w:r w:rsidRPr="007F67F8">
        <w:rPr>
          <w:rFonts w:ascii="Times New Roman" w:hAnsi="Times New Roman" w:cs="Times New Roman"/>
          <w:sz w:val="24"/>
          <w:szCs w:val="24"/>
        </w:rPr>
        <w:t>(1), osac010. https://doi.org/10.1093/exposome/osac010</w:t>
      </w:r>
    </w:p>
    <w:p w14:paraId="142466E8" w14:textId="77777777" w:rsidR="007F67F8" w:rsidRPr="007F67F8" w:rsidRDefault="007F67F8" w:rsidP="007F67F8">
      <w:pPr>
        <w:pStyle w:val="Bibliography"/>
        <w:rPr>
          <w:rFonts w:ascii="Times New Roman" w:hAnsi="Times New Roman" w:cs="Times New Roman"/>
          <w:sz w:val="24"/>
          <w:szCs w:val="24"/>
        </w:rPr>
      </w:pPr>
      <w:proofErr w:type="spellStart"/>
      <w:r w:rsidRPr="007F67F8">
        <w:rPr>
          <w:rFonts w:ascii="Times New Roman" w:hAnsi="Times New Roman" w:cs="Times New Roman"/>
          <w:sz w:val="24"/>
          <w:szCs w:val="24"/>
        </w:rPr>
        <w:t>Nievergelt</w:t>
      </w:r>
      <w:proofErr w:type="spellEnd"/>
      <w:r w:rsidRPr="007F67F8">
        <w:rPr>
          <w:rFonts w:ascii="Times New Roman" w:hAnsi="Times New Roman" w:cs="Times New Roman"/>
          <w:sz w:val="24"/>
          <w:szCs w:val="24"/>
        </w:rPr>
        <w:t xml:space="preserve">, C. M., </w:t>
      </w:r>
      <w:proofErr w:type="spellStart"/>
      <w:r w:rsidRPr="007F67F8">
        <w:rPr>
          <w:rFonts w:ascii="Times New Roman" w:hAnsi="Times New Roman" w:cs="Times New Roman"/>
          <w:sz w:val="24"/>
          <w:szCs w:val="24"/>
        </w:rPr>
        <w:t>Maihofer</w:t>
      </w:r>
      <w:proofErr w:type="spellEnd"/>
      <w:r w:rsidRPr="007F67F8">
        <w:rPr>
          <w:rFonts w:ascii="Times New Roman" w:hAnsi="Times New Roman" w:cs="Times New Roman"/>
          <w:sz w:val="24"/>
          <w:szCs w:val="24"/>
        </w:rPr>
        <w:t xml:space="preserve">, A. X., Atkinson, E. G., Chen, C.-Y., Choi, K. W., Coleman, J. R. I., Daskalakis, N. P., Duncan, L. E., </w:t>
      </w:r>
      <w:proofErr w:type="spellStart"/>
      <w:r w:rsidRPr="007F67F8">
        <w:rPr>
          <w:rFonts w:ascii="Times New Roman" w:hAnsi="Times New Roman" w:cs="Times New Roman"/>
          <w:sz w:val="24"/>
          <w:szCs w:val="24"/>
        </w:rPr>
        <w:t>Polimanti</w:t>
      </w:r>
      <w:proofErr w:type="spellEnd"/>
      <w:r w:rsidRPr="007F67F8">
        <w:rPr>
          <w:rFonts w:ascii="Times New Roman" w:hAnsi="Times New Roman" w:cs="Times New Roman"/>
          <w:sz w:val="24"/>
          <w:szCs w:val="24"/>
        </w:rPr>
        <w:t xml:space="preserve">, R., Aaronson, C., </w:t>
      </w:r>
      <w:proofErr w:type="spellStart"/>
      <w:r w:rsidRPr="007F67F8">
        <w:rPr>
          <w:rFonts w:ascii="Times New Roman" w:hAnsi="Times New Roman" w:cs="Times New Roman"/>
          <w:sz w:val="24"/>
          <w:szCs w:val="24"/>
        </w:rPr>
        <w:t>Amstadter</w:t>
      </w:r>
      <w:proofErr w:type="spellEnd"/>
      <w:r w:rsidRPr="007F67F8">
        <w:rPr>
          <w:rFonts w:ascii="Times New Roman" w:hAnsi="Times New Roman" w:cs="Times New Roman"/>
          <w:sz w:val="24"/>
          <w:szCs w:val="24"/>
        </w:rPr>
        <w:t xml:space="preserve">, A. B., Andersen, S. B., </w:t>
      </w:r>
      <w:proofErr w:type="spellStart"/>
      <w:r w:rsidRPr="007F67F8">
        <w:rPr>
          <w:rFonts w:ascii="Times New Roman" w:hAnsi="Times New Roman" w:cs="Times New Roman"/>
          <w:sz w:val="24"/>
          <w:szCs w:val="24"/>
        </w:rPr>
        <w:t>Andreassen</w:t>
      </w:r>
      <w:proofErr w:type="spellEnd"/>
      <w:r w:rsidRPr="007F67F8">
        <w:rPr>
          <w:rFonts w:ascii="Times New Roman" w:hAnsi="Times New Roman" w:cs="Times New Roman"/>
          <w:sz w:val="24"/>
          <w:szCs w:val="24"/>
        </w:rPr>
        <w:t xml:space="preserve">, O. A., </w:t>
      </w:r>
      <w:proofErr w:type="spellStart"/>
      <w:r w:rsidRPr="007F67F8">
        <w:rPr>
          <w:rFonts w:ascii="Times New Roman" w:hAnsi="Times New Roman" w:cs="Times New Roman"/>
          <w:sz w:val="24"/>
          <w:szCs w:val="24"/>
        </w:rPr>
        <w:t>Arbisi</w:t>
      </w:r>
      <w:proofErr w:type="spellEnd"/>
      <w:r w:rsidRPr="007F67F8">
        <w:rPr>
          <w:rFonts w:ascii="Times New Roman" w:hAnsi="Times New Roman" w:cs="Times New Roman"/>
          <w:sz w:val="24"/>
          <w:szCs w:val="24"/>
        </w:rPr>
        <w:t xml:space="preserve">, P. A., Ashley-Koch, A. E., Austin, S. B., </w:t>
      </w:r>
      <w:proofErr w:type="spellStart"/>
      <w:r w:rsidRPr="007F67F8">
        <w:rPr>
          <w:rFonts w:ascii="Times New Roman" w:hAnsi="Times New Roman" w:cs="Times New Roman"/>
          <w:sz w:val="24"/>
          <w:szCs w:val="24"/>
        </w:rPr>
        <w:t>Avdibegoviç</w:t>
      </w:r>
      <w:proofErr w:type="spellEnd"/>
      <w:r w:rsidRPr="007F67F8">
        <w:rPr>
          <w:rFonts w:ascii="Times New Roman" w:hAnsi="Times New Roman" w:cs="Times New Roman"/>
          <w:sz w:val="24"/>
          <w:szCs w:val="24"/>
        </w:rPr>
        <w:t xml:space="preserve">, E., Babić, D., </w:t>
      </w:r>
      <w:proofErr w:type="spellStart"/>
      <w:r w:rsidRPr="007F67F8">
        <w:rPr>
          <w:rFonts w:ascii="Times New Roman" w:hAnsi="Times New Roman" w:cs="Times New Roman"/>
          <w:sz w:val="24"/>
          <w:szCs w:val="24"/>
        </w:rPr>
        <w:t>Bacanu</w:t>
      </w:r>
      <w:proofErr w:type="spellEnd"/>
      <w:r w:rsidRPr="007F67F8">
        <w:rPr>
          <w:rFonts w:ascii="Times New Roman" w:hAnsi="Times New Roman" w:cs="Times New Roman"/>
          <w:sz w:val="24"/>
          <w:szCs w:val="24"/>
        </w:rPr>
        <w:t xml:space="preserve">, S.-A., … </w:t>
      </w:r>
      <w:proofErr w:type="spellStart"/>
      <w:r w:rsidRPr="007F67F8">
        <w:rPr>
          <w:rFonts w:ascii="Times New Roman" w:hAnsi="Times New Roman" w:cs="Times New Roman"/>
          <w:sz w:val="24"/>
          <w:szCs w:val="24"/>
        </w:rPr>
        <w:t>Koenen</w:t>
      </w:r>
      <w:proofErr w:type="spellEnd"/>
      <w:r w:rsidRPr="007F67F8">
        <w:rPr>
          <w:rFonts w:ascii="Times New Roman" w:hAnsi="Times New Roman" w:cs="Times New Roman"/>
          <w:sz w:val="24"/>
          <w:szCs w:val="24"/>
        </w:rPr>
        <w:t xml:space="preserve">, K. C. (2024). Genome-wide association analyses identify 95 risk loci and provide insights into the neurobiology of post-traumatic stress disorder. </w:t>
      </w:r>
      <w:r w:rsidRPr="007F67F8">
        <w:rPr>
          <w:rFonts w:ascii="Times New Roman" w:hAnsi="Times New Roman" w:cs="Times New Roman"/>
          <w:i/>
          <w:iCs/>
          <w:sz w:val="24"/>
          <w:szCs w:val="24"/>
        </w:rPr>
        <w:t>Nature Genetics</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56</w:t>
      </w:r>
      <w:r w:rsidRPr="007F67F8">
        <w:rPr>
          <w:rFonts w:ascii="Times New Roman" w:hAnsi="Times New Roman" w:cs="Times New Roman"/>
          <w:sz w:val="24"/>
          <w:szCs w:val="24"/>
        </w:rPr>
        <w:t>(5), 792–808. https://doi.org/10.1038/s41588-024-01707-9</w:t>
      </w:r>
    </w:p>
    <w:p w14:paraId="538C7E43" w14:textId="77777777" w:rsidR="007F67F8" w:rsidRPr="007F67F8" w:rsidRDefault="007F67F8" w:rsidP="007F67F8">
      <w:pPr>
        <w:pStyle w:val="Bibliography"/>
        <w:rPr>
          <w:rFonts w:ascii="Times New Roman" w:hAnsi="Times New Roman" w:cs="Times New Roman"/>
          <w:sz w:val="24"/>
          <w:szCs w:val="24"/>
        </w:rPr>
      </w:pPr>
      <w:proofErr w:type="spellStart"/>
      <w:r w:rsidRPr="007F67F8">
        <w:rPr>
          <w:rFonts w:ascii="Times New Roman" w:hAnsi="Times New Roman" w:cs="Times New Roman"/>
          <w:sz w:val="24"/>
          <w:szCs w:val="24"/>
        </w:rPr>
        <w:lastRenderedPageBreak/>
        <w:t>Otowa</w:t>
      </w:r>
      <w:proofErr w:type="spellEnd"/>
      <w:r w:rsidRPr="007F67F8">
        <w:rPr>
          <w:rFonts w:ascii="Times New Roman" w:hAnsi="Times New Roman" w:cs="Times New Roman"/>
          <w:sz w:val="24"/>
          <w:szCs w:val="24"/>
        </w:rPr>
        <w:t xml:space="preserve">, T., </w:t>
      </w:r>
      <w:proofErr w:type="spellStart"/>
      <w:r w:rsidRPr="007F67F8">
        <w:rPr>
          <w:rFonts w:ascii="Times New Roman" w:hAnsi="Times New Roman" w:cs="Times New Roman"/>
          <w:sz w:val="24"/>
          <w:szCs w:val="24"/>
        </w:rPr>
        <w:t>Hek</w:t>
      </w:r>
      <w:proofErr w:type="spellEnd"/>
      <w:r w:rsidRPr="007F67F8">
        <w:rPr>
          <w:rFonts w:ascii="Times New Roman" w:hAnsi="Times New Roman" w:cs="Times New Roman"/>
          <w:sz w:val="24"/>
          <w:szCs w:val="24"/>
        </w:rPr>
        <w:t xml:space="preserve">, K., Lee, M., Byrne, E. M., Mirza, S. S., Nivard, M. G., </w:t>
      </w:r>
      <w:proofErr w:type="spellStart"/>
      <w:r w:rsidRPr="007F67F8">
        <w:rPr>
          <w:rFonts w:ascii="Times New Roman" w:hAnsi="Times New Roman" w:cs="Times New Roman"/>
          <w:sz w:val="24"/>
          <w:szCs w:val="24"/>
        </w:rPr>
        <w:t>Bigdeli</w:t>
      </w:r>
      <w:proofErr w:type="spellEnd"/>
      <w:r w:rsidRPr="007F67F8">
        <w:rPr>
          <w:rFonts w:ascii="Times New Roman" w:hAnsi="Times New Roman" w:cs="Times New Roman"/>
          <w:sz w:val="24"/>
          <w:szCs w:val="24"/>
        </w:rPr>
        <w:t xml:space="preserve">, T., </w:t>
      </w:r>
      <w:proofErr w:type="spellStart"/>
      <w:r w:rsidRPr="007F67F8">
        <w:rPr>
          <w:rFonts w:ascii="Times New Roman" w:hAnsi="Times New Roman" w:cs="Times New Roman"/>
          <w:sz w:val="24"/>
          <w:szCs w:val="24"/>
        </w:rPr>
        <w:t>Aggen</w:t>
      </w:r>
      <w:proofErr w:type="spellEnd"/>
      <w:r w:rsidRPr="007F67F8">
        <w:rPr>
          <w:rFonts w:ascii="Times New Roman" w:hAnsi="Times New Roman" w:cs="Times New Roman"/>
          <w:sz w:val="24"/>
          <w:szCs w:val="24"/>
        </w:rPr>
        <w:t xml:space="preserve">, S. H., Adkins, D., Wolen, A., </w:t>
      </w:r>
      <w:proofErr w:type="spellStart"/>
      <w:r w:rsidRPr="007F67F8">
        <w:rPr>
          <w:rFonts w:ascii="Times New Roman" w:hAnsi="Times New Roman" w:cs="Times New Roman"/>
          <w:sz w:val="24"/>
          <w:szCs w:val="24"/>
        </w:rPr>
        <w:t>Fanous</w:t>
      </w:r>
      <w:proofErr w:type="spellEnd"/>
      <w:r w:rsidRPr="007F67F8">
        <w:rPr>
          <w:rFonts w:ascii="Times New Roman" w:hAnsi="Times New Roman" w:cs="Times New Roman"/>
          <w:sz w:val="24"/>
          <w:szCs w:val="24"/>
        </w:rPr>
        <w:t xml:space="preserve">, A., Keller, M. C., </w:t>
      </w:r>
      <w:proofErr w:type="spellStart"/>
      <w:r w:rsidRPr="007F67F8">
        <w:rPr>
          <w:rFonts w:ascii="Times New Roman" w:hAnsi="Times New Roman" w:cs="Times New Roman"/>
          <w:sz w:val="24"/>
          <w:szCs w:val="24"/>
        </w:rPr>
        <w:t>Castelao</w:t>
      </w:r>
      <w:proofErr w:type="spellEnd"/>
      <w:r w:rsidRPr="007F67F8">
        <w:rPr>
          <w:rFonts w:ascii="Times New Roman" w:hAnsi="Times New Roman" w:cs="Times New Roman"/>
          <w:sz w:val="24"/>
          <w:szCs w:val="24"/>
        </w:rPr>
        <w:t xml:space="preserve">, E., </w:t>
      </w:r>
      <w:proofErr w:type="spellStart"/>
      <w:r w:rsidRPr="007F67F8">
        <w:rPr>
          <w:rFonts w:ascii="Times New Roman" w:hAnsi="Times New Roman" w:cs="Times New Roman"/>
          <w:sz w:val="24"/>
          <w:szCs w:val="24"/>
        </w:rPr>
        <w:t>Kutalik</w:t>
      </w:r>
      <w:proofErr w:type="spellEnd"/>
      <w:r w:rsidRPr="007F67F8">
        <w:rPr>
          <w:rFonts w:ascii="Times New Roman" w:hAnsi="Times New Roman" w:cs="Times New Roman"/>
          <w:sz w:val="24"/>
          <w:szCs w:val="24"/>
        </w:rPr>
        <w:t xml:space="preserve">, Z., Der </w:t>
      </w:r>
      <w:proofErr w:type="spellStart"/>
      <w:r w:rsidRPr="007F67F8">
        <w:rPr>
          <w:rFonts w:ascii="Times New Roman" w:hAnsi="Times New Roman" w:cs="Times New Roman"/>
          <w:sz w:val="24"/>
          <w:szCs w:val="24"/>
        </w:rPr>
        <w:t>Auwera</w:t>
      </w:r>
      <w:proofErr w:type="spellEnd"/>
      <w:r w:rsidRPr="007F67F8">
        <w:rPr>
          <w:rFonts w:ascii="Times New Roman" w:hAnsi="Times New Roman" w:cs="Times New Roman"/>
          <w:sz w:val="24"/>
          <w:szCs w:val="24"/>
        </w:rPr>
        <w:t xml:space="preserve">, S. V., </w:t>
      </w:r>
      <w:proofErr w:type="spellStart"/>
      <w:r w:rsidRPr="007F67F8">
        <w:rPr>
          <w:rFonts w:ascii="Times New Roman" w:hAnsi="Times New Roman" w:cs="Times New Roman"/>
          <w:sz w:val="24"/>
          <w:szCs w:val="24"/>
        </w:rPr>
        <w:t>Homuth</w:t>
      </w:r>
      <w:proofErr w:type="spellEnd"/>
      <w:r w:rsidRPr="007F67F8">
        <w:rPr>
          <w:rFonts w:ascii="Times New Roman" w:hAnsi="Times New Roman" w:cs="Times New Roman"/>
          <w:sz w:val="24"/>
          <w:szCs w:val="24"/>
        </w:rPr>
        <w:t xml:space="preserve">, G., </w:t>
      </w:r>
      <w:proofErr w:type="spellStart"/>
      <w:r w:rsidRPr="007F67F8">
        <w:rPr>
          <w:rFonts w:ascii="Times New Roman" w:hAnsi="Times New Roman" w:cs="Times New Roman"/>
          <w:sz w:val="24"/>
          <w:szCs w:val="24"/>
        </w:rPr>
        <w:t>Nauck</w:t>
      </w:r>
      <w:proofErr w:type="spellEnd"/>
      <w:r w:rsidRPr="007F67F8">
        <w:rPr>
          <w:rFonts w:ascii="Times New Roman" w:hAnsi="Times New Roman" w:cs="Times New Roman"/>
          <w:sz w:val="24"/>
          <w:szCs w:val="24"/>
        </w:rPr>
        <w:t xml:space="preserve">, M., </w:t>
      </w:r>
      <w:proofErr w:type="spellStart"/>
      <w:r w:rsidRPr="007F67F8">
        <w:rPr>
          <w:rFonts w:ascii="Times New Roman" w:hAnsi="Times New Roman" w:cs="Times New Roman"/>
          <w:sz w:val="24"/>
          <w:szCs w:val="24"/>
        </w:rPr>
        <w:t>Teumer</w:t>
      </w:r>
      <w:proofErr w:type="spellEnd"/>
      <w:r w:rsidRPr="007F67F8">
        <w:rPr>
          <w:rFonts w:ascii="Times New Roman" w:hAnsi="Times New Roman" w:cs="Times New Roman"/>
          <w:sz w:val="24"/>
          <w:szCs w:val="24"/>
        </w:rPr>
        <w:t xml:space="preserve">, A., </w:t>
      </w:r>
      <w:proofErr w:type="spellStart"/>
      <w:r w:rsidRPr="007F67F8">
        <w:rPr>
          <w:rFonts w:ascii="Times New Roman" w:hAnsi="Times New Roman" w:cs="Times New Roman"/>
          <w:sz w:val="24"/>
          <w:szCs w:val="24"/>
        </w:rPr>
        <w:t>Milaneschi</w:t>
      </w:r>
      <w:proofErr w:type="spellEnd"/>
      <w:r w:rsidRPr="007F67F8">
        <w:rPr>
          <w:rFonts w:ascii="Times New Roman" w:hAnsi="Times New Roman" w:cs="Times New Roman"/>
          <w:sz w:val="24"/>
          <w:szCs w:val="24"/>
        </w:rPr>
        <w:t xml:space="preserve">, Y., … </w:t>
      </w:r>
      <w:proofErr w:type="spellStart"/>
      <w:r w:rsidRPr="007F67F8">
        <w:rPr>
          <w:rFonts w:ascii="Times New Roman" w:hAnsi="Times New Roman" w:cs="Times New Roman"/>
          <w:sz w:val="24"/>
          <w:szCs w:val="24"/>
        </w:rPr>
        <w:t>Hettema</w:t>
      </w:r>
      <w:proofErr w:type="spellEnd"/>
      <w:r w:rsidRPr="007F67F8">
        <w:rPr>
          <w:rFonts w:ascii="Times New Roman" w:hAnsi="Times New Roman" w:cs="Times New Roman"/>
          <w:sz w:val="24"/>
          <w:szCs w:val="24"/>
        </w:rPr>
        <w:t xml:space="preserve">, J. M. (2016). Meta-analysis of genome-wide association studies of anxiety disorders. </w:t>
      </w:r>
      <w:r w:rsidRPr="007F67F8">
        <w:rPr>
          <w:rFonts w:ascii="Times New Roman" w:hAnsi="Times New Roman" w:cs="Times New Roman"/>
          <w:i/>
          <w:iCs/>
          <w:sz w:val="24"/>
          <w:szCs w:val="24"/>
        </w:rPr>
        <w:t>Molecular Psychiatry</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21</w:t>
      </w:r>
      <w:r w:rsidRPr="007F67F8">
        <w:rPr>
          <w:rFonts w:ascii="Times New Roman" w:hAnsi="Times New Roman" w:cs="Times New Roman"/>
          <w:sz w:val="24"/>
          <w:szCs w:val="24"/>
        </w:rPr>
        <w:t>(10), 1391–1399. https://doi.org/10.1038/mp.2015.197</w:t>
      </w:r>
    </w:p>
    <w:p w14:paraId="4FD4C215" w14:textId="77777777" w:rsidR="007F67F8" w:rsidRPr="007F67F8" w:rsidRDefault="007F67F8" w:rsidP="007F67F8">
      <w:pPr>
        <w:pStyle w:val="Bibliography"/>
        <w:rPr>
          <w:rFonts w:ascii="Times New Roman" w:hAnsi="Times New Roman" w:cs="Times New Roman"/>
          <w:sz w:val="24"/>
          <w:szCs w:val="24"/>
        </w:rPr>
      </w:pPr>
      <w:proofErr w:type="spellStart"/>
      <w:r w:rsidRPr="007F67F8">
        <w:rPr>
          <w:rFonts w:ascii="Times New Roman" w:hAnsi="Times New Roman" w:cs="Times New Roman"/>
          <w:sz w:val="24"/>
          <w:szCs w:val="24"/>
        </w:rPr>
        <w:t>Palamarchuk</w:t>
      </w:r>
      <w:proofErr w:type="spellEnd"/>
      <w:r w:rsidRPr="007F67F8">
        <w:rPr>
          <w:rFonts w:ascii="Times New Roman" w:hAnsi="Times New Roman" w:cs="Times New Roman"/>
          <w:sz w:val="24"/>
          <w:szCs w:val="24"/>
        </w:rPr>
        <w:t xml:space="preserve">, I. S., </w:t>
      </w:r>
      <w:proofErr w:type="spellStart"/>
      <w:r w:rsidRPr="007F67F8">
        <w:rPr>
          <w:rFonts w:ascii="Times New Roman" w:hAnsi="Times New Roman" w:cs="Times New Roman"/>
          <w:sz w:val="24"/>
          <w:szCs w:val="24"/>
        </w:rPr>
        <w:t>Slavich</w:t>
      </w:r>
      <w:proofErr w:type="spellEnd"/>
      <w:r w:rsidRPr="007F67F8">
        <w:rPr>
          <w:rFonts w:ascii="Times New Roman" w:hAnsi="Times New Roman" w:cs="Times New Roman"/>
          <w:sz w:val="24"/>
          <w:szCs w:val="24"/>
        </w:rPr>
        <w:t xml:space="preserve">, G. M., Vaillancourt, T., &amp; </w:t>
      </w:r>
      <w:proofErr w:type="spellStart"/>
      <w:r w:rsidRPr="007F67F8">
        <w:rPr>
          <w:rFonts w:ascii="Times New Roman" w:hAnsi="Times New Roman" w:cs="Times New Roman"/>
          <w:sz w:val="24"/>
          <w:szCs w:val="24"/>
        </w:rPr>
        <w:t>Rajji</w:t>
      </w:r>
      <w:proofErr w:type="spellEnd"/>
      <w:r w:rsidRPr="007F67F8">
        <w:rPr>
          <w:rFonts w:ascii="Times New Roman" w:hAnsi="Times New Roman" w:cs="Times New Roman"/>
          <w:sz w:val="24"/>
          <w:szCs w:val="24"/>
        </w:rPr>
        <w:t xml:space="preserve">, T. K. (2023). Stress-related cellular pathophysiology as a crosstalk risk factor for neurocognitive and psychiatric disorders. </w:t>
      </w:r>
      <w:r w:rsidRPr="007F67F8">
        <w:rPr>
          <w:rFonts w:ascii="Times New Roman" w:hAnsi="Times New Roman" w:cs="Times New Roman"/>
          <w:i/>
          <w:iCs/>
          <w:sz w:val="24"/>
          <w:szCs w:val="24"/>
        </w:rPr>
        <w:t>BMC Neuroscience</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24</w:t>
      </w:r>
      <w:r w:rsidRPr="007F67F8">
        <w:rPr>
          <w:rFonts w:ascii="Times New Roman" w:hAnsi="Times New Roman" w:cs="Times New Roman"/>
          <w:sz w:val="24"/>
          <w:szCs w:val="24"/>
        </w:rPr>
        <w:t>(1), 65. https://doi.org/10.1186/s12868-023-00831-2</w:t>
      </w:r>
    </w:p>
    <w:p w14:paraId="30266F21"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Penner-</w:t>
      </w:r>
      <w:proofErr w:type="spellStart"/>
      <w:r w:rsidRPr="007F67F8">
        <w:rPr>
          <w:rFonts w:ascii="Times New Roman" w:hAnsi="Times New Roman" w:cs="Times New Roman"/>
          <w:sz w:val="24"/>
          <w:szCs w:val="24"/>
        </w:rPr>
        <w:t>Goeke</w:t>
      </w:r>
      <w:proofErr w:type="spellEnd"/>
      <w:r w:rsidRPr="007F67F8">
        <w:rPr>
          <w:rFonts w:ascii="Times New Roman" w:hAnsi="Times New Roman" w:cs="Times New Roman"/>
          <w:sz w:val="24"/>
          <w:szCs w:val="24"/>
        </w:rPr>
        <w:t xml:space="preserve">, S., Bothe, M., </w:t>
      </w:r>
      <w:proofErr w:type="spellStart"/>
      <w:r w:rsidRPr="007F67F8">
        <w:rPr>
          <w:rFonts w:ascii="Times New Roman" w:hAnsi="Times New Roman" w:cs="Times New Roman"/>
          <w:sz w:val="24"/>
          <w:szCs w:val="24"/>
        </w:rPr>
        <w:t>Kappelmann</w:t>
      </w:r>
      <w:proofErr w:type="spellEnd"/>
      <w:r w:rsidRPr="007F67F8">
        <w:rPr>
          <w:rFonts w:ascii="Times New Roman" w:hAnsi="Times New Roman" w:cs="Times New Roman"/>
          <w:sz w:val="24"/>
          <w:szCs w:val="24"/>
        </w:rPr>
        <w:t xml:space="preserve">, N., </w:t>
      </w:r>
      <w:proofErr w:type="spellStart"/>
      <w:r w:rsidRPr="007F67F8">
        <w:rPr>
          <w:rFonts w:ascii="Times New Roman" w:hAnsi="Times New Roman" w:cs="Times New Roman"/>
          <w:sz w:val="24"/>
          <w:szCs w:val="24"/>
        </w:rPr>
        <w:t>Kreitmaier</w:t>
      </w:r>
      <w:proofErr w:type="spellEnd"/>
      <w:r w:rsidRPr="007F67F8">
        <w:rPr>
          <w:rFonts w:ascii="Times New Roman" w:hAnsi="Times New Roman" w:cs="Times New Roman"/>
          <w:sz w:val="24"/>
          <w:szCs w:val="24"/>
        </w:rPr>
        <w:t xml:space="preserve">, P., Kaya, E., </w:t>
      </w:r>
      <w:proofErr w:type="spellStart"/>
      <w:r w:rsidRPr="007F67F8">
        <w:rPr>
          <w:rFonts w:ascii="Times New Roman" w:hAnsi="Times New Roman" w:cs="Times New Roman"/>
          <w:sz w:val="24"/>
          <w:szCs w:val="24"/>
        </w:rPr>
        <w:t>Pöhlchen</w:t>
      </w:r>
      <w:proofErr w:type="spellEnd"/>
      <w:r w:rsidRPr="007F67F8">
        <w:rPr>
          <w:rFonts w:ascii="Times New Roman" w:hAnsi="Times New Roman" w:cs="Times New Roman"/>
          <w:sz w:val="24"/>
          <w:szCs w:val="24"/>
        </w:rPr>
        <w:t xml:space="preserve">, D., </w:t>
      </w:r>
      <w:proofErr w:type="spellStart"/>
      <w:r w:rsidRPr="007F67F8">
        <w:rPr>
          <w:rFonts w:ascii="Times New Roman" w:hAnsi="Times New Roman" w:cs="Times New Roman"/>
          <w:sz w:val="24"/>
          <w:szCs w:val="24"/>
        </w:rPr>
        <w:t>Kühnel</w:t>
      </w:r>
      <w:proofErr w:type="spellEnd"/>
      <w:r w:rsidRPr="007F67F8">
        <w:rPr>
          <w:rFonts w:ascii="Times New Roman" w:hAnsi="Times New Roman" w:cs="Times New Roman"/>
          <w:sz w:val="24"/>
          <w:szCs w:val="24"/>
        </w:rPr>
        <w:t xml:space="preserve">, A., </w:t>
      </w:r>
      <w:proofErr w:type="spellStart"/>
      <w:r w:rsidRPr="007F67F8">
        <w:rPr>
          <w:rFonts w:ascii="Times New Roman" w:hAnsi="Times New Roman" w:cs="Times New Roman"/>
          <w:sz w:val="24"/>
          <w:szCs w:val="24"/>
        </w:rPr>
        <w:t>Czamara</w:t>
      </w:r>
      <w:proofErr w:type="spellEnd"/>
      <w:r w:rsidRPr="007F67F8">
        <w:rPr>
          <w:rFonts w:ascii="Times New Roman" w:hAnsi="Times New Roman" w:cs="Times New Roman"/>
          <w:sz w:val="24"/>
          <w:szCs w:val="24"/>
        </w:rPr>
        <w:t xml:space="preserve">, D., </w:t>
      </w:r>
      <w:proofErr w:type="spellStart"/>
      <w:r w:rsidRPr="007F67F8">
        <w:rPr>
          <w:rFonts w:ascii="Times New Roman" w:hAnsi="Times New Roman" w:cs="Times New Roman"/>
          <w:sz w:val="24"/>
          <w:szCs w:val="24"/>
        </w:rPr>
        <w:t>BeCOME</w:t>
      </w:r>
      <w:proofErr w:type="spellEnd"/>
      <w:r w:rsidRPr="007F67F8">
        <w:rPr>
          <w:rFonts w:ascii="Times New Roman" w:hAnsi="Times New Roman" w:cs="Times New Roman"/>
          <w:sz w:val="24"/>
          <w:szCs w:val="24"/>
        </w:rPr>
        <w:t xml:space="preserve"> working group, Glaser, L. V., </w:t>
      </w:r>
      <w:proofErr w:type="spellStart"/>
      <w:r w:rsidRPr="007F67F8">
        <w:rPr>
          <w:rFonts w:ascii="Times New Roman" w:hAnsi="Times New Roman" w:cs="Times New Roman"/>
          <w:sz w:val="24"/>
          <w:szCs w:val="24"/>
        </w:rPr>
        <w:t>Roeh</w:t>
      </w:r>
      <w:proofErr w:type="spellEnd"/>
      <w:r w:rsidRPr="007F67F8">
        <w:rPr>
          <w:rFonts w:ascii="Times New Roman" w:hAnsi="Times New Roman" w:cs="Times New Roman"/>
          <w:sz w:val="24"/>
          <w:szCs w:val="24"/>
        </w:rPr>
        <w:t xml:space="preserve">, S., </w:t>
      </w:r>
      <w:proofErr w:type="spellStart"/>
      <w:r w:rsidRPr="007F67F8">
        <w:rPr>
          <w:rFonts w:ascii="Times New Roman" w:hAnsi="Times New Roman" w:cs="Times New Roman"/>
          <w:sz w:val="24"/>
          <w:szCs w:val="24"/>
        </w:rPr>
        <w:t>Ködel</w:t>
      </w:r>
      <w:proofErr w:type="spellEnd"/>
      <w:r w:rsidRPr="007F67F8">
        <w:rPr>
          <w:rFonts w:ascii="Times New Roman" w:hAnsi="Times New Roman" w:cs="Times New Roman"/>
          <w:sz w:val="24"/>
          <w:szCs w:val="24"/>
        </w:rPr>
        <w:t xml:space="preserve">, M., </w:t>
      </w:r>
      <w:proofErr w:type="spellStart"/>
      <w:r w:rsidRPr="007F67F8">
        <w:rPr>
          <w:rFonts w:ascii="Times New Roman" w:hAnsi="Times New Roman" w:cs="Times New Roman"/>
          <w:sz w:val="24"/>
          <w:szCs w:val="24"/>
        </w:rPr>
        <w:t>Monteserin</w:t>
      </w:r>
      <w:proofErr w:type="spellEnd"/>
      <w:r w:rsidRPr="007F67F8">
        <w:rPr>
          <w:rFonts w:ascii="Times New Roman" w:hAnsi="Times New Roman" w:cs="Times New Roman"/>
          <w:sz w:val="24"/>
          <w:szCs w:val="24"/>
        </w:rPr>
        <w:t xml:space="preserve">-Garcia, J., </w:t>
      </w:r>
      <w:proofErr w:type="spellStart"/>
      <w:r w:rsidRPr="007F67F8">
        <w:rPr>
          <w:rFonts w:ascii="Times New Roman" w:hAnsi="Times New Roman" w:cs="Times New Roman"/>
          <w:sz w:val="24"/>
          <w:szCs w:val="24"/>
        </w:rPr>
        <w:t>Rummel</w:t>
      </w:r>
      <w:proofErr w:type="spellEnd"/>
      <w:r w:rsidRPr="007F67F8">
        <w:rPr>
          <w:rFonts w:ascii="Times New Roman" w:hAnsi="Times New Roman" w:cs="Times New Roman"/>
          <w:sz w:val="24"/>
          <w:szCs w:val="24"/>
        </w:rPr>
        <w:t xml:space="preserve">, C., </w:t>
      </w:r>
      <w:proofErr w:type="spellStart"/>
      <w:r w:rsidRPr="007F67F8">
        <w:rPr>
          <w:rFonts w:ascii="Times New Roman" w:hAnsi="Times New Roman" w:cs="Times New Roman"/>
          <w:sz w:val="24"/>
          <w:szCs w:val="24"/>
        </w:rPr>
        <w:t>Arloth</w:t>
      </w:r>
      <w:proofErr w:type="spellEnd"/>
      <w:r w:rsidRPr="007F67F8">
        <w:rPr>
          <w:rFonts w:ascii="Times New Roman" w:hAnsi="Times New Roman" w:cs="Times New Roman"/>
          <w:sz w:val="24"/>
          <w:szCs w:val="24"/>
        </w:rPr>
        <w:t>-Knauer, J., Diener-</w:t>
      </w:r>
      <w:proofErr w:type="spellStart"/>
      <w:r w:rsidRPr="007F67F8">
        <w:rPr>
          <w:rFonts w:ascii="Times New Roman" w:hAnsi="Times New Roman" w:cs="Times New Roman"/>
          <w:sz w:val="24"/>
          <w:szCs w:val="24"/>
        </w:rPr>
        <w:t>Hölzl</w:t>
      </w:r>
      <w:proofErr w:type="spellEnd"/>
      <w:r w:rsidRPr="007F67F8">
        <w:rPr>
          <w:rFonts w:ascii="Times New Roman" w:hAnsi="Times New Roman" w:cs="Times New Roman"/>
          <w:sz w:val="24"/>
          <w:szCs w:val="24"/>
        </w:rPr>
        <w:t xml:space="preserve">, L., </w:t>
      </w:r>
      <w:proofErr w:type="spellStart"/>
      <w:r w:rsidRPr="007F67F8">
        <w:rPr>
          <w:rFonts w:ascii="Times New Roman" w:hAnsi="Times New Roman" w:cs="Times New Roman"/>
          <w:sz w:val="24"/>
          <w:szCs w:val="24"/>
        </w:rPr>
        <w:t>Woelfel</w:t>
      </w:r>
      <w:proofErr w:type="spellEnd"/>
      <w:r w:rsidRPr="007F67F8">
        <w:rPr>
          <w:rFonts w:ascii="Times New Roman" w:hAnsi="Times New Roman" w:cs="Times New Roman"/>
          <w:sz w:val="24"/>
          <w:szCs w:val="24"/>
        </w:rPr>
        <w:t xml:space="preserve">, B., Sauer, S., </w:t>
      </w:r>
      <w:proofErr w:type="spellStart"/>
      <w:r w:rsidRPr="007F67F8">
        <w:rPr>
          <w:rFonts w:ascii="Times New Roman" w:hAnsi="Times New Roman" w:cs="Times New Roman"/>
          <w:sz w:val="24"/>
          <w:szCs w:val="24"/>
        </w:rPr>
        <w:t>Riesenberg</w:t>
      </w:r>
      <w:proofErr w:type="spellEnd"/>
      <w:r w:rsidRPr="007F67F8">
        <w:rPr>
          <w:rFonts w:ascii="Times New Roman" w:hAnsi="Times New Roman" w:cs="Times New Roman"/>
          <w:sz w:val="24"/>
          <w:szCs w:val="24"/>
        </w:rPr>
        <w:t xml:space="preserve">, S., … Binder, E. B. (2022). </w:t>
      </w:r>
      <w:r w:rsidRPr="007F67F8">
        <w:rPr>
          <w:rFonts w:ascii="Times New Roman" w:hAnsi="Times New Roman" w:cs="Times New Roman"/>
          <w:i/>
          <w:iCs/>
          <w:sz w:val="24"/>
          <w:szCs w:val="24"/>
        </w:rPr>
        <w:t xml:space="preserve">Assessment of glucocorticoid-induced enhancer activity of </w:t>
      </w:r>
      <w:proofErr w:type="spellStart"/>
      <w:r w:rsidRPr="007F67F8">
        <w:rPr>
          <w:rFonts w:ascii="Times New Roman" w:hAnsi="Times New Roman" w:cs="Times New Roman"/>
          <w:i/>
          <w:iCs/>
          <w:sz w:val="24"/>
          <w:szCs w:val="24"/>
        </w:rPr>
        <w:t>eSNP</w:t>
      </w:r>
      <w:proofErr w:type="spellEnd"/>
      <w:r w:rsidRPr="007F67F8">
        <w:rPr>
          <w:rFonts w:ascii="Times New Roman" w:hAnsi="Times New Roman" w:cs="Times New Roman"/>
          <w:i/>
          <w:iCs/>
          <w:sz w:val="24"/>
          <w:szCs w:val="24"/>
        </w:rPr>
        <w:t xml:space="preserve"> regions using STARR-seq reveals novel molecular mechanisms in psychiatric disorders</w:t>
      </w:r>
      <w:r w:rsidRPr="007F67F8">
        <w:rPr>
          <w:rFonts w:ascii="Times New Roman" w:hAnsi="Times New Roman" w:cs="Times New Roman"/>
          <w:sz w:val="24"/>
          <w:szCs w:val="24"/>
        </w:rPr>
        <w:t xml:space="preserve"> [Preprint]. Genetic and Genomic Medicine. https://doi.org/10.1101/2022.05.18.22275090</w:t>
      </w:r>
    </w:p>
    <w:p w14:paraId="4D82141D"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Penner-</w:t>
      </w:r>
      <w:proofErr w:type="spellStart"/>
      <w:r w:rsidRPr="007F67F8">
        <w:rPr>
          <w:rFonts w:ascii="Times New Roman" w:hAnsi="Times New Roman" w:cs="Times New Roman"/>
          <w:sz w:val="24"/>
          <w:szCs w:val="24"/>
        </w:rPr>
        <w:t>Goeke</w:t>
      </w:r>
      <w:proofErr w:type="spellEnd"/>
      <w:r w:rsidRPr="007F67F8">
        <w:rPr>
          <w:rFonts w:ascii="Times New Roman" w:hAnsi="Times New Roman" w:cs="Times New Roman"/>
          <w:sz w:val="24"/>
          <w:szCs w:val="24"/>
        </w:rPr>
        <w:t xml:space="preserve">, S., Bothe, M., </w:t>
      </w:r>
      <w:proofErr w:type="spellStart"/>
      <w:r w:rsidRPr="007F67F8">
        <w:rPr>
          <w:rFonts w:ascii="Times New Roman" w:hAnsi="Times New Roman" w:cs="Times New Roman"/>
          <w:sz w:val="24"/>
          <w:szCs w:val="24"/>
        </w:rPr>
        <w:t>Rek</w:t>
      </w:r>
      <w:proofErr w:type="spellEnd"/>
      <w:r w:rsidRPr="007F67F8">
        <w:rPr>
          <w:rFonts w:ascii="Times New Roman" w:hAnsi="Times New Roman" w:cs="Times New Roman"/>
          <w:sz w:val="24"/>
          <w:szCs w:val="24"/>
        </w:rPr>
        <w:t xml:space="preserve">, N., </w:t>
      </w:r>
      <w:proofErr w:type="spellStart"/>
      <w:r w:rsidRPr="007F67F8">
        <w:rPr>
          <w:rFonts w:ascii="Times New Roman" w:hAnsi="Times New Roman" w:cs="Times New Roman"/>
          <w:sz w:val="24"/>
          <w:szCs w:val="24"/>
        </w:rPr>
        <w:t>Kreitmaier</w:t>
      </w:r>
      <w:proofErr w:type="spellEnd"/>
      <w:r w:rsidRPr="007F67F8">
        <w:rPr>
          <w:rFonts w:ascii="Times New Roman" w:hAnsi="Times New Roman" w:cs="Times New Roman"/>
          <w:sz w:val="24"/>
          <w:szCs w:val="24"/>
        </w:rPr>
        <w:t xml:space="preserve">, P., </w:t>
      </w:r>
      <w:proofErr w:type="spellStart"/>
      <w:r w:rsidRPr="007F67F8">
        <w:rPr>
          <w:rFonts w:ascii="Times New Roman" w:hAnsi="Times New Roman" w:cs="Times New Roman"/>
          <w:sz w:val="24"/>
          <w:szCs w:val="24"/>
        </w:rPr>
        <w:t>Pöhlchen</w:t>
      </w:r>
      <w:proofErr w:type="spellEnd"/>
      <w:r w:rsidRPr="007F67F8">
        <w:rPr>
          <w:rFonts w:ascii="Times New Roman" w:hAnsi="Times New Roman" w:cs="Times New Roman"/>
          <w:sz w:val="24"/>
          <w:szCs w:val="24"/>
        </w:rPr>
        <w:t xml:space="preserve">, D., </w:t>
      </w:r>
      <w:proofErr w:type="spellStart"/>
      <w:r w:rsidRPr="007F67F8">
        <w:rPr>
          <w:rFonts w:ascii="Times New Roman" w:hAnsi="Times New Roman" w:cs="Times New Roman"/>
          <w:sz w:val="24"/>
          <w:szCs w:val="24"/>
        </w:rPr>
        <w:t>Kühnel</w:t>
      </w:r>
      <w:proofErr w:type="spellEnd"/>
      <w:r w:rsidRPr="007F67F8">
        <w:rPr>
          <w:rFonts w:ascii="Times New Roman" w:hAnsi="Times New Roman" w:cs="Times New Roman"/>
          <w:sz w:val="24"/>
          <w:szCs w:val="24"/>
        </w:rPr>
        <w:t xml:space="preserve">, A., Glaser, L. V., Kaya, E., </w:t>
      </w:r>
      <w:proofErr w:type="spellStart"/>
      <w:r w:rsidRPr="007F67F8">
        <w:rPr>
          <w:rFonts w:ascii="Times New Roman" w:hAnsi="Times New Roman" w:cs="Times New Roman"/>
          <w:sz w:val="24"/>
          <w:szCs w:val="24"/>
        </w:rPr>
        <w:t>Krontira</w:t>
      </w:r>
      <w:proofErr w:type="spellEnd"/>
      <w:r w:rsidRPr="007F67F8">
        <w:rPr>
          <w:rFonts w:ascii="Times New Roman" w:hAnsi="Times New Roman" w:cs="Times New Roman"/>
          <w:sz w:val="24"/>
          <w:szCs w:val="24"/>
        </w:rPr>
        <w:t xml:space="preserve">, A. C., </w:t>
      </w:r>
      <w:proofErr w:type="spellStart"/>
      <w:r w:rsidRPr="007F67F8">
        <w:rPr>
          <w:rFonts w:ascii="Times New Roman" w:hAnsi="Times New Roman" w:cs="Times New Roman"/>
          <w:sz w:val="24"/>
          <w:szCs w:val="24"/>
        </w:rPr>
        <w:t>Röh</w:t>
      </w:r>
      <w:proofErr w:type="spellEnd"/>
      <w:r w:rsidRPr="007F67F8">
        <w:rPr>
          <w:rFonts w:ascii="Times New Roman" w:hAnsi="Times New Roman" w:cs="Times New Roman"/>
          <w:sz w:val="24"/>
          <w:szCs w:val="24"/>
        </w:rPr>
        <w:t xml:space="preserve">, S., </w:t>
      </w:r>
      <w:proofErr w:type="spellStart"/>
      <w:r w:rsidRPr="007F67F8">
        <w:rPr>
          <w:rFonts w:ascii="Times New Roman" w:hAnsi="Times New Roman" w:cs="Times New Roman"/>
          <w:sz w:val="24"/>
          <w:szCs w:val="24"/>
        </w:rPr>
        <w:t>Czamara</w:t>
      </w:r>
      <w:proofErr w:type="spellEnd"/>
      <w:r w:rsidRPr="007F67F8">
        <w:rPr>
          <w:rFonts w:ascii="Times New Roman" w:hAnsi="Times New Roman" w:cs="Times New Roman"/>
          <w:sz w:val="24"/>
          <w:szCs w:val="24"/>
        </w:rPr>
        <w:t xml:space="preserve">, D., </w:t>
      </w:r>
      <w:proofErr w:type="spellStart"/>
      <w:r w:rsidRPr="007F67F8">
        <w:rPr>
          <w:rFonts w:ascii="Times New Roman" w:hAnsi="Times New Roman" w:cs="Times New Roman"/>
          <w:sz w:val="24"/>
          <w:szCs w:val="24"/>
        </w:rPr>
        <w:t>Ködel</w:t>
      </w:r>
      <w:proofErr w:type="spellEnd"/>
      <w:r w:rsidRPr="007F67F8">
        <w:rPr>
          <w:rFonts w:ascii="Times New Roman" w:hAnsi="Times New Roman" w:cs="Times New Roman"/>
          <w:sz w:val="24"/>
          <w:szCs w:val="24"/>
        </w:rPr>
        <w:t xml:space="preserve">, M., </w:t>
      </w:r>
      <w:proofErr w:type="spellStart"/>
      <w:r w:rsidRPr="007F67F8">
        <w:rPr>
          <w:rFonts w:ascii="Times New Roman" w:hAnsi="Times New Roman" w:cs="Times New Roman"/>
          <w:sz w:val="24"/>
          <w:szCs w:val="24"/>
        </w:rPr>
        <w:t>Monteserin</w:t>
      </w:r>
      <w:proofErr w:type="spellEnd"/>
      <w:r w:rsidRPr="007F67F8">
        <w:rPr>
          <w:rFonts w:ascii="Times New Roman" w:hAnsi="Times New Roman" w:cs="Times New Roman"/>
          <w:sz w:val="24"/>
          <w:szCs w:val="24"/>
        </w:rPr>
        <w:t xml:space="preserve">-Garcia, J., Diener, L., </w:t>
      </w:r>
      <w:proofErr w:type="spellStart"/>
      <w:r w:rsidRPr="007F67F8">
        <w:rPr>
          <w:rFonts w:ascii="Times New Roman" w:hAnsi="Times New Roman" w:cs="Times New Roman"/>
          <w:sz w:val="24"/>
          <w:szCs w:val="24"/>
        </w:rPr>
        <w:t>Wölfel</w:t>
      </w:r>
      <w:proofErr w:type="spellEnd"/>
      <w:r w:rsidRPr="007F67F8">
        <w:rPr>
          <w:rFonts w:ascii="Times New Roman" w:hAnsi="Times New Roman" w:cs="Times New Roman"/>
          <w:sz w:val="24"/>
          <w:szCs w:val="24"/>
        </w:rPr>
        <w:t xml:space="preserve">, B., Sauer, S., </w:t>
      </w:r>
      <w:proofErr w:type="spellStart"/>
      <w:r w:rsidRPr="007F67F8">
        <w:rPr>
          <w:rFonts w:ascii="Times New Roman" w:hAnsi="Times New Roman" w:cs="Times New Roman"/>
          <w:sz w:val="24"/>
          <w:szCs w:val="24"/>
        </w:rPr>
        <w:t>Rummel</w:t>
      </w:r>
      <w:proofErr w:type="spellEnd"/>
      <w:r w:rsidRPr="007F67F8">
        <w:rPr>
          <w:rFonts w:ascii="Times New Roman" w:hAnsi="Times New Roman" w:cs="Times New Roman"/>
          <w:sz w:val="24"/>
          <w:szCs w:val="24"/>
        </w:rPr>
        <w:t xml:space="preserve">, C., </w:t>
      </w:r>
      <w:proofErr w:type="spellStart"/>
      <w:r w:rsidRPr="007F67F8">
        <w:rPr>
          <w:rFonts w:ascii="Times New Roman" w:hAnsi="Times New Roman" w:cs="Times New Roman"/>
          <w:sz w:val="24"/>
          <w:szCs w:val="24"/>
        </w:rPr>
        <w:t>Riesenberg</w:t>
      </w:r>
      <w:proofErr w:type="spellEnd"/>
      <w:r w:rsidRPr="007F67F8">
        <w:rPr>
          <w:rFonts w:ascii="Times New Roman" w:hAnsi="Times New Roman" w:cs="Times New Roman"/>
          <w:sz w:val="24"/>
          <w:szCs w:val="24"/>
        </w:rPr>
        <w:t xml:space="preserve">, S., </w:t>
      </w:r>
      <w:proofErr w:type="spellStart"/>
      <w:r w:rsidRPr="007F67F8">
        <w:rPr>
          <w:rFonts w:ascii="Times New Roman" w:hAnsi="Times New Roman" w:cs="Times New Roman"/>
          <w:sz w:val="24"/>
          <w:szCs w:val="24"/>
        </w:rPr>
        <w:t>Arloth</w:t>
      </w:r>
      <w:proofErr w:type="spellEnd"/>
      <w:r w:rsidRPr="007F67F8">
        <w:rPr>
          <w:rFonts w:ascii="Times New Roman" w:hAnsi="Times New Roman" w:cs="Times New Roman"/>
          <w:sz w:val="24"/>
          <w:szCs w:val="24"/>
        </w:rPr>
        <w:t xml:space="preserve">-Knauer, J., … Binder, E. B. (2023). High-throughput screening of glucocorticoid-induced enhancer activity reveals mechanisms of stress-related psychiatric disorders. </w:t>
      </w:r>
      <w:r w:rsidRPr="007F67F8">
        <w:rPr>
          <w:rFonts w:ascii="Times New Roman" w:hAnsi="Times New Roman" w:cs="Times New Roman"/>
          <w:i/>
          <w:iCs/>
          <w:sz w:val="24"/>
          <w:szCs w:val="24"/>
        </w:rPr>
        <w:t>Proceedings of the National Academy of Sciences</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120</w:t>
      </w:r>
      <w:r w:rsidRPr="007F67F8">
        <w:rPr>
          <w:rFonts w:ascii="Times New Roman" w:hAnsi="Times New Roman" w:cs="Times New Roman"/>
          <w:sz w:val="24"/>
          <w:szCs w:val="24"/>
        </w:rPr>
        <w:t>(49), e2305773120. https://doi.org/10.1073/pnas.2305773120</w:t>
      </w:r>
    </w:p>
    <w:p w14:paraId="124A6F2F"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lastRenderedPageBreak/>
        <w:t xml:space="preserve">Purcell, S., Neale, B., Todd-Brown, K., Thomas, L., Ferreira, M. A. R., Bender, D., </w:t>
      </w:r>
      <w:proofErr w:type="spellStart"/>
      <w:r w:rsidRPr="007F67F8">
        <w:rPr>
          <w:rFonts w:ascii="Times New Roman" w:hAnsi="Times New Roman" w:cs="Times New Roman"/>
          <w:sz w:val="24"/>
          <w:szCs w:val="24"/>
        </w:rPr>
        <w:t>Maller</w:t>
      </w:r>
      <w:proofErr w:type="spellEnd"/>
      <w:r w:rsidRPr="007F67F8">
        <w:rPr>
          <w:rFonts w:ascii="Times New Roman" w:hAnsi="Times New Roman" w:cs="Times New Roman"/>
          <w:sz w:val="24"/>
          <w:szCs w:val="24"/>
        </w:rPr>
        <w:t xml:space="preserve">, J., </w:t>
      </w:r>
      <w:proofErr w:type="spellStart"/>
      <w:r w:rsidRPr="007F67F8">
        <w:rPr>
          <w:rFonts w:ascii="Times New Roman" w:hAnsi="Times New Roman" w:cs="Times New Roman"/>
          <w:sz w:val="24"/>
          <w:szCs w:val="24"/>
        </w:rPr>
        <w:t>Sklar</w:t>
      </w:r>
      <w:proofErr w:type="spellEnd"/>
      <w:r w:rsidRPr="007F67F8">
        <w:rPr>
          <w:rFonts w:ascii="Times New Roman" w:hAnsi="Times New Roman" w:cs="Times New Roman"/>
          <w:sz w:val="24"/>
          <w:szCs w:val="24"/>
        </w:rPr>
        <w:t xml:space="preserve">, P., de Bakker, P. I. W., Daly, M. J., &amp; Sham, P. C. (2007). PLINK: A Tool Set for Whole-Genome Association and Population-Based Linkage Analyses. </w:t>
      </w:r>
      <w:r w:rsidRPr="007F67F8">
        <w:rPr>
          <w:rFonts w:ascii="Times New Roman" w:hAnsi="Times New Roman" w:cs="Times New Roman"/>
          <w:i/>
          <w:iCs/>
          <w:sz w:val="24"/>
          <w:szCs w:val="24"/>
        </w:rPr>
        <w:t>American Journal of Human Genetics</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81</w:t>
      </w:r>
      <w:r w:rsidRPr="007F67F8">
        <w:rPr>
          <w:rFonts w:ascii="Times New Roman" w:hAnsi="Times New Roman" w:cs="Times New Roman"/>
          <w:sz w:val="24"/>
          <w:szCs w:val="24"/>
        </w:rPr>
        <w:t>(3), 559–575.</w:t>
      </w:r>
    </w:p>
    <w:p w14:paraId="4C981EF6" w14:textId="77777777" w:rsidR="007F67F8" w:rsidRPr="007F67F8" w:rsidRDefault="007F67F8" w:rsidP="007F67F8">
      <w:pPr>
        <w:pStyle w:val="Bibliography"/>
        <w:rPr>
          <w:rFonts w:ascii="Times New Roman" w:hAnsi="Times New Roman" w:cs="Times New Roman"/>
          <w:sz w:val="24"/>
          <w:szCs w:val="24"/>
        </w:rPr>
      </w:pPr>
      <w:proofErr w:type="spellStart"/>
      <w:r w:rsidRPr="007F67F8">
        <w:rPr>
          <w:rFonts w:ascii="Times New Roman" w:hAnsi="Times New Roman" w:cs="Times New Roman"/>
          <w:sz w:val="24"/>
          <w:szCs w:val="24"/>
        </w:rPr>
        <w:t>Qiu</w:t>
      </w:r>
      <w:proofErr w:type="spellEnd"/>
      <w:r w:rsidRPr="007F67F8">
        <w:rPr>
          <w:rFonts w:ascii="Times New Roman" w:hAnsi="Times New Roman" w:cs="Times New Roman"/>
          <w:sz w:val="24"/>
          <w:szCs w:val="24"/>
        </w:rPr>
        <w:t xml:space="preserve">, A., &amp; Liu, C. (2023). Pathways link environmental and genetic factors with structural brain networks and psychopathology in youth. </w:t>
      </w:r>
      <w:r w:rsidRPr="007F67F8">
        <w:rPr>
          <w:rFonts w:ascii="Times New Roman" w:hAnsi="Times New Roman" w:cs="Times New Roman"/>
          <w:i/>
          <w:iCs/>
          <w:sz w:val="24"/>
          <w:szCs w:val="24"/>
        </w:rPr>
        <w:t>Neuropsychopharmacology</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48</w:t>
      </w:r>
      <w:r w:rsidRPr="007F67F8">
        <w:rPr>
          <w:rFonts w:ascii="Times New Roman" w:hAnsi="Times New Roman" w:cs="Times New Roman"/>
          <w:sz w:val="24"/>
          <w:szCs w:val="24"/>
        </w:rPr>
        <w:t>(7), 1042–1051. https://doi.org/10.1038/s41386-023-01559-7</w:t>
      </w:r>
    </w:p>
    <w:p w14:paraId="02E8A8C0" w14:textId="77777777" w:rsidR="007F67F8" w:rsidRPr="007F67F8" w:rsidRDefault="007F67F8" w:rsidP="007F67F8">
      <w:pPr>
        <w:pStyle w:val="Bibliography"/>
        <w:rPr>
          <w:rFonts w:ascii="Times New Roman" w:hAnsi="Times New Roman" w:cs="Times New Roman"/>
          <w:sz w:val="24"/>
          <w:szCs w:val="24"/>
        </w:rPr>
      </w:pPr>
      <w:proofErr w:type="spellStart"/>
      <w:r w:rsidRPr="007F67F8">
        <w:rPr>
          <w:rFonts w:ascii="Times New Roman" w:hAnsi="Times New Roman" w:cs="Times New Roman"/>
          <w:sz w:val="24"/>
          <w:szCs w:val="24"/>
        </w:rPr>
        <w:t>Reininghaus</w:t>
      </w:r>
      <w:proofErr w:type="spellEnd"/>
      <w:r w:rsidRPr="007F67F8">
        <w:rPr>
          <w:rFonts w:ascii="Times New Roman" w:hAnsi="Times New Roman" w:cs="Times New Roman"/>
          <w:sz w:val="24"/>
          <w:szCs w:val="24"/>
        </w:rPr>
        <w:t xml:space="preserve">, U., Kempton, M. J., </w:t>
      </w:r>
      <w:proofErr w:type="spellStart"/>
      <w:r w:rsidRPr="007F67F8">
        <w:rPr>
          <w:rFonts w:ascii="Times New Roman" w:hAnsi="Times New Roman" w:cs="Times New Roman"/>
          <w:sz w:val="24"/>
          <w:szCs w:val="24"/>
        </w:rPr>
        <w:t>Valmaggia</w:t>
      </w:r>
      <w:proofErr w:type="spellEnd"/>
      <w:r w:rsidRPr="007F67F8">
        <w:rPr>
          <w:rFonts w:ascii="Times New Roman" w:hAnsi="Times New Roman" w:cs="Times New Roman"/>
          <w:sz w:val="24"/>
          <w:szCs w:val="24"/>
        </w:rPr>
        <w:t xml:space="preserve">, L., Craig, T. K. J., </w:t>
      </w:r>
      <w:proofErr w:type="spellStart"/>
      <w:r w:rsidRPr="007F67F8">
        <w:rPr>
          <w:rFonts w:ascii="Times New Roman" w:hAnsi="Times New Roman" w:cs="Times New Roman"/>
          <w:sz w:val="24"/>
          <w:szCs w:val="24"/>
        </w:rPr>
        <w:t>Garety</w:t>
      </w:r>
      <w:proofErr w:type="spellEnd"/>
      <w:r w:rsidRPr="007F67F8">
        <w:rPr>
          <w:rFonts w:ascii="Times New Roman" w:hAnsi="Times New Roman" w:cs="Times New Roman"/>
          <w:sz w:val="24"/>
          <w:szCs w:val="24"/>
        </w:rPr>
        <w:t xml:space="preserve">, P., </w:t>
      </w:r>
      <w:proofErr w:type="spellStart"/>
      <w:r w:rsidRPr="007F67F8">
        <w:rPr>
          <w:rFonts w:ascii="Times New Roman" w:hAnsi="Times New Roman" w:cs="Times New Roman"/>
          <w:sz w:val="24"/>
          <w:szCs w:val="24"/>
        </w:rPr>
        <w:t>Onyejiaka</w:t>
      </w:r>
      <w:proofErr w:type="spellEnd"/>
      <w:r w:rsidRPr="007F67F8">
        <w:rPr>
          <w:rFonts w:ascii="Times New Roman" w:hAnsi="Times New Roman" w:cs="Times New Roman"/>
          <w:sz w:val="24"/>
          <w:szCs w:val="24"/>
        </w:rPr>
        <w:t xml:space="preserve">, A., Gayer-Anderson, C., So, S. H., Hubbard, K., Beards, S., </w:t>
      </w:r>
      <w:proofErr w:type="spellStart"/>
      <w:r w:rsidRPr="007F67F8">
        <w:rPr>
          <w:rFonts w:ascii="Times New Roman" w:hAnsi="Times New Roman" w:cs="Times New Roman"/>
          <w:sz w:val="24"/>
          <w:szCs w:val="24"/>
        </w:rPr>
        <w:t>Dazzan</w:t>
      </w:r>
      <w:proofErr w:type="spellEnd"/>
      <w:r w:rsidRPr="007F67F8">
        <w:rPr>
          <w:rFonts w:ascii="Times New Roman" w:hAnsi="Times New Roman" w:cs="Times New Roman"/>
          <w:sz w:val="24"/>
          <w:szCs w:val="24"/>
        </w:rPr>
        <w:t xml:space="preserve">, P., </w:t>
      </w:r>
      <w:proofErr w:type="spellStart"/>
      <w:r w:rsidRPr="007F67F8">
        <w:rPr>
          <w:rFonts w:ascii="Times New Roman" w:hAnsi="Times New Roman" w:cs="Times New Roman"/>
          <w:sz w:val="24"/>
          <w:szCs w:val="24"/>
        </w:rPr>
        <w:t>Pariante</w:t>
      </w:r>
      <w:proofErr w:type="spellEnd"/>
      <w:r w:rsidRPr="007F67F8">
        <w:rPr>
          <w:rFonts w:ascii="Times New Roman" w:hAnsi="Times New Roman" w:cs="Times New Roman"/>
          <w:sz w:val="24"/>
          <w:szCs w:val="24"/>
        </w:rPr>
        <w:t xml:space="preserve">, C., </w:t>
      </w:r>
      <w:proofErr w:type="spellStart"/>
      <w:r w:rsidRPr="007F67F8">
        <w:rPr>
          <w:rFonts w:ascii="Times New Roman" w:hAnsi="Times New Roman" w:cs="Times New Roman"/>
          <w:sz w:val="24"/>
          <w:szCs w:val="24"/>
        </w:rPr>
        <w:t>Mondelli</w:t>
      </w:r>
      <w:proofErr w:type="spellEnd"/>
      <w:r w:rsidRPr="007F67F8">
        <w:rPr>
          <w:rFonts w:ascii="Times New Roman" w:hAnsi="Times New Roman" w:cs="Times New Roman"/>
          <w:sz w:val="24"/>
          <w:szCs w:val="24"/>
        </w:rPr>
        <w:t xml:space="preserve">, V., Fisher, H. L., Mills, J. G., </w:t>
      </w:r>
      <w:proofErr w:type="spellStart"/>
      <w:r w:rsidRPr="007F67F8">
        <w:rPr>
          <w:rFonts w:ascii="Times New Roman" w:hAnsi="Times New Roman" w:cs="Times New Roman"/>
          <w:sz w:val="24"/>
          <w:szCs w:val="24"/>
        </w:rPr>
        <w:t>Viechtbauer</w:t>
      </w:r>
      <w:proofErr w:type="spellEnd"/>
      <w:r w:rsidRPr="007F67F8">
        <w:rPr>
          <w:rFonts w:ascii="Times New Roman" w:hAnsi="Times New Roman" w:cs="Times New Roman"/>
          <w:sz w:val="24"/>
          <w:szCs w:val="24"/>
        </w:rPr>
        <w:t xml:space="preserve">, W., McGuire, P., van </w:t>
      </w:r>
      <w:proofErr w:type="spellStart"/>
      <w:r w:rsidRPr="007F67F8">
        <w:rPr>
          <w:rFonts w:ascii="Times New Roman" w:hAnsi="Times New Roman" w:cs="Times New Roman"/>
          <w:sz w:val="24"/>
          <w:szCs w:val="24"/>
        </w:rPr>
        <w:t>Os</w:t>
      </w:r>
      <w:proofErr w:type="spellEnd"/>
      <w:r w:rsidRPr="007F67F8">
        <w:rPr>
          <w:rFonts w:ascii="Times New Roman" w:hAnsi="Times New Roman" w:cs="Times New Roman"/>
          <w:sz w:val="24"/>
          <w:szCs w:val="24"/>
        </w:rPr>
        <w:t xml:space="preserve">, J., Murray, R. M., … Morgan, C. (2016). Stress Sensitivity, Aberrant Salience, and Threat Anticipation in Early Psychosis: An Experience Sampling Study. </w:t>
      </w:r>
      <w:r w:rsidRPr="007F67F8">
        <w:rPr>
          <w:rFonts w:ascii="Times New Roman" w:hAnsi="Times New Roman" w:cs="Times New Roman"/>
          <w:i/>
          <w:iCs/>
          <w:sz w:val="24"/>
          <w:szCs w:val="24"/>
        </w:rPr>
        <w:t>Schizophrenia Bulletin</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42</w:t>
      </w:r>
      <w:r w:rsidRPr="007F67F8">
        <w:rPr>
          <w:rFonts w:ascii="Times New Roman" w:hAnsi="Times New Roman" w:cs="Times New Roman"/>
          <w:sz w:val="24"/>
          <w:szCs w:val="24"/>
        </w:rPr>
        <w:t>(3), 712–722. https://doi.org/10.1093/schbul/sbv190</w:t>
      </w:r>
    </w:p>
    <w:p w14:paraId="329E7803" w14:textId="77777777" w:rsidR="007F67F8" w:rsidRPr="007F67F8" w:rsidRDefault="007F67F8" w:rsidP="007F67F8">
      <w:pPr>
        <w:pStyle w:val="Bibliography"/>
        <w:rPr>
          <w:rFonts w:ascii="Times New Roman" w:hAnsi="Times New Roman" w:cs="Times New Roman"/>
          <w:sz w:val="24"/>
          <w:szCs w:val="24"/>
        </w:rPr>
      </w:pPr>
      <w:proofErr w:type="spellStart"/>
      <w:r w:rsidRPr="007F67F8">
        <w:rPr>
          <w:rFonts w:ascii="Times New Roman" w:hAnsi="Times New Roman" w:cs="Times New Roman"/>
          <w:sz w:val="24"/>
          <w:szCs w:val="24"/>
        </w:rPr>
        <w:t>Ruan</w:t>
      </w:r>
      <w:proofErr w:type="spellEnd"/>
      <w:r w:rsidRPr="007F67F8">
        <w:rPr>
          <w:rFonts w:ascii="Times New Roman" w:hAnsi="Times New Roman" w:cs="Times New Roman"/>
          <w:sz w:val="24"/>
          <w:szCs w:val="24"/>
        </w:rPr>
        <w:t xml:space="preserve">, Y., Lin, Y.-F., Feng, Y.-C. A., Chen, C.-Y., Lam, M., Guo, Z., Stanley Global Asia Initiatives, </w:t>
      </w:r>
      <w:proofErr w:type="spellStart"/>
      <w:r w:rsidRPr="007F67F8">
        <w:rPr>
          <w:rFonts w:ascii="Times New Roman" w:hAnsi="Times New Roman" w:cs="Times New Roman"/>
          <w:sz w:val="24"/>
          <w:szCs w:val="24"/>
        </w:rPr>
        <w:t>Ahn</w:t>
      </w:r>
      <w:proofErr w:type="spellEnd"/>
      <w:r w:rsidRPr="007F67F8">
        <w:rPr>
          <w:rFonts w:ascii="Times New Roman" w:hAnsi="Times New Roman" w:cs="Times New Roman"/>
          <w:sz w:val="24"/>
          <w:szCs w:val="24"/>
        </w:rPr>
        <w:t xml:space="preserve">, Y. M., Akiyama, K., Arai, M., </w:t>
      </w:r>
      <w:proofErr w:type="spellStart"/>
      <w:r w:rsidRPr="007F67F8">
        <w:rPr>
          <w:rFonts w:ascii="Times New Roman" w:hAnsi="Times New Roman" w:cs="Times New Roman"/>
          <w:sz w:val="24"/>
          <w:szCs w:val="24"/>
        </w:rPr>
        <w:t>Baek</w:t>
      </w:r>
      <w:proofErr w:type="spellEnd"/>
      <w:r w:rsidRPr="007F67F8">
        <w:rPr>
          <w:rFonts w:ascii="Times New Roman" w:hAnsi="Times New Roman" w:cs="Times New Roman"/>
          <w:sz w:val="24"/>
          <w:szCs w:val="24"/>
        </w:rPr>
        <w:t xml:space="preserve">, J. H., Chen, W. J., Chung, Y.-C., Feng, G., </w:t>
      </w:r>
      <w:proofErr w:type="spellStart"/>
      <w:r w:rsidRPr="007F67F8">
        <w:rPr>
          <w:rFonts w:ascii="Times New Roman" w:hAnsi="Times New Roman" w:cs="Times New Roman"/>
          <w:sz w:val="24"/>
          <w:szCs w:val="24"/>
        </w:rPr>
        <w:t>Fujii</w:t>
      </w:r>
      <w:proofErr w:type="spellEnd"/>
      <w:r w:rsidRPr="007F67F8">
        <w:rPr>
          <w:rFonts w:ascii="Times New Roman" w:hAnsi="Times New Roman" w:cs="Times New Roman"/>
          <w:sz w:val="24"/>
          <w:szCs w:val="24"/>
        </w:rPr>
        <w:t xml:space="preserve">, K., Glatt, S. J., Ha, K., Hattori, K., Higuchi, T., … Ge, T. (2022). Improving polygenic prediction in ancestrally diverse populations. </w:t>
      </w:r>
      <w:r w:rsidRPr="007F67F8">
        <w:rPr>
          <w:rFonts w:ascii="Times New Roman" w:hAnsi="Times New Roman" w:cs="Times New Roman"/>
          <w:i/>
          <w:iCs/>
          <w:sz w:val="24"/>
          <w:szCs w:val="24"/>
        </w:rPr>
        <w:t>Nature Genetics</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54</w:t>
      </w:r>
      <w:r w:rsidRPr="007F67F8">
        <w:rPr>
          <w:rFonts w:ascii="Times New Roman" w:hAnsi="Times New Roman" w:cs="Times New Roman"/>
          <w:sz w:val="24"/>
          <w:szCs w:val="24"/>
        </w:rPr>
        <w:t>(5), 573–580. https://doi.org/10.1038/s41588-022-01054-7</w:t>
      </w:r>
    </w:p>
    <w:p w14:paraId="046ECFA8" w14:textId="77777777" w:rsidR="007F67F8" w:rsidRPr="007F67F8" w:rsidRDefault="007F67F8" w:rsidP="007F67F8">
      <w:pPr>
        <w:pStyle w:val="Bibliography"/>
        <w:rPr>
          <w:rFonts w:ascii="Times New Roman" w:hAnsi="Times New Roman" w:cs="Times New Roman"/>
          <w:sz w:val="24"/>
          <w:szCs w:val="24"/>
        </w:rPr>
      </w:pPr>
      <w:proofErr w:type="spellStart"/>
      <w:r w:rsidRPr="007F67F8">
        <w:rPr>
          <w:rFonts w:ascii="Times New Roman" w:hAnsi="Times New Roman" w:cs="Times New Roman"/>
          <w:sz w:val="24"/>
          <w:szCs w:val="24"/>
        </w:rPr>
        <w:t>Seah</w:t>
      </w:r>
      <w:proofErr w:type="spellEnd"/>
      <w:r w:rsidRPr="007F67F8">
        <w:rPr>
          <w:rFonts w:ascii="Times New Roman" w:hAnsi="Times New Roman" w:cs="Times New Roman"/>
          <w:sz w:val="24"/>
          <w:szCs w:val="24"/>
        </w:rPr>
        <w:t xml:space="preserve">, C., Breen, M. S., </w:t>
      </w:r>
      <w:proofErr w:type="spellStart"/>
      <w:r w:rsidRPr="007F67F8">
        <w:rPr>
          <w:rFonts w:ascii="Times New Roman" w:hAnsi="Times New Roman" w:cs="Times New Roman"/>
          <w:sz w:val="24"/>
          <w:szCs w:val="24"/>
        </w:rPr>
        <w:t>Rusielewicz</w:t>
      </w:r>
      <w:proofErr w:type="spellEnd"/>
      <w:r w:rsidRPr="007F67F8">
        <w:rPr>
          <w:rFonts w:ascii="Times New Roman" w:hAnsi="Times New Roman" w:cs="Times New Roman"/>
          <w:sz w:val="24"/>
          <w:szCs w:val="24"/>
        </w:rPr>
        <w:t xml:space="preserve">, T., Bader, H. N., Xu, C., Hunter, C. J., McCarthy, B., Deans, P. J. M., Chattopadhyay, M., Goldberg, J., </w:t>
      </w:r>
      <w:proofErr w:type="spellStart"/>
      <w:r w:rsidRPr="007F67F8">
        <w:rPr>
          <w:rFonts w:ascii="Times New Roman" w:hAnsi="Times New Roman" w:cs="Times New Roman"/>
          <w:sz w:val="24"/>
          <w:szCs w:val="24"/>
        </w:rPr>
        <w:t>Desarnaud</w:t>
      </w:r>
      <w:proofErr w:type="spellEnd"/>
      <w:r w:rsidRPr="007F67F8">
        <w:rPr>
          <w:rFonts w:ascii="Times New Roman" w:hAnsi="Times New Roman" w:cs="Times New Roman"/>
          <w:sz w:val="24"/>
          <w:szCs w:val="24"/>
        </w:rPr>
        <w:t xml:space="preserve">, F., </w:t>
      </w:r>
      <w:proofErr w:type="spellStart"/>
      <w:r w:rsidRPr="007F67F8">
        <w:rPr>
          <w:rFonts w:ascii="Times New Roman" w:hAnsi="Times New Roman" w:cs="Times New Roman"/>
          <w:sz w:val="24"/>
          <w:szCs w:val="24"/>
        </w:rPr>
        <w:t>Makotkine</w:t>
      </w:r>
      <w:proofErr w:type="spellEnd"/>
      <w:r w:rsidRPr="007F67F8">
        <w:rPr>
          <w:rFonts w:ascii="Times New Roman" w:hAnsi="Times New Roman" w:cs="Times New Roman"/>
          <w:sz w:val="24"/>
          <w:szCs w:val="24"/>
        </w:rPr>
        <w:t xml:space="preserve">, I., Flory, J. D., </w:t>
      </w:r>
      <w:proofErr w:type="spellStart"/>
      <w:r w:rsidRPr="007F67F8">
        <w:rPr>
          <w:rFonts w:ascii="Times New Roman" w:hAnsi="Times New Roman" w:cs="Times New Roman"/>
          <w:sz w:val="24"/>
          <w:szCs w:val="24"/>
        </w:rPr>
        <w:t>Bierer</w:t>
      </w:r>
      <w:proofErr w:type="spellEnd"/>
      <w:r w:rsidRPr="007F67F8">
        <w:rPr>
          <w:rFonts w:ascii="Times New Roman" w:hAnsi="Times New Roman" w:cs="Times New Roman"/>
          <w:sz w:val="24"/>
          <w:szCs w:val="24"/>
        </w:rPr>
        <w:t xml:space="preserve">, L. M., </w:t>
      </w:r>
      <w:proofErr w:type="spellStart"/>
      <w:r w:rsidRPr="007F67F8">
        <w:rPr>
          <w:rFonts w:ascii="Times New Roman" w:hAnsi="Times New Roman" w:cs="Times New Roman"/>
          <w:sz w:val="24"/>
          <w:szCs w:val="24"/>
        </w:rPr>
        <w:t>Staniskyte</w:t>
      </w:r>
      <w:proofErr w:type="spellEnd"/>
      <w:r w:rsidRPr="007F67F8">
        <w:rPr>
          <w:rFonts w:ascii="Times New Roman" w:hAnsi="Times New Roman" w:cs="Times New Roman"/>
          <w:sz w:val="24"/>
          <w:szCs w:val="24"/>
        </w:rPr>
        <w:t>, M., NYSCF Global Stem Cell Array® Team, Bauer, L., Brenner, K., Buckley-Herd, G., … Yehuda, R. (2022). Modeling gene × environment interactions in PTSD using human neurons reveals diagnosis-specific glucocorticoid-</w:t>
      </w:r>
      <w:r w:rsidRPr="007F67F8">
        <w:rPr>
          <w:rFonts w:ascii="Times New Roman" w:hAnsi="Times New Roman" w:cs="Times New Roman"/>
          <w:sz w:val="24"/>
          <w:szCs w:val="24"/>
        </w:rPr>
        <w:lastRenderedPageBreak/>
        <w:t xml:space="preserve">induced gene expression. </w:t>
      </w:r>
      <w:r w:rsidRPr="007F67F8">
        <w:rPr>
          <w:rFonts w:ascii="Times New Roman" w:hAnsi="Times New Roman" w:cs="Times New Roman"/>
          <w:i/>
          <w:iCs/>
          <w:sz w:val="24"/>
          <w:szCs w:val="24"/>
        </w:rPr>
        <w:t>Nature Neuroscience</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25</w:t>
      </w:r>
      <w:r w:rsidRPr="007F67F8">
        <w:rPr>
          <w:rFonts w:ascii="Times New Roman" w:hAnsi="Times New Roman" w:cs="Times New Roman"/>
          <w:sz w:val="24"/>
          <w:szCs w:val="24"/>
        </w:rPr>
        <w:t>(11), 1434–1445. https://doi.org/10.1038/s41593-022-01161-y</w:t>
      </w:r>
    </w:p>
    <w:p w14:paraId="2A210BDE"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Sun, K., &amp; Cao, C. (2024). The effects of childhood maltreatment, recent interpersonal and </w:t>
      </w:r>
      <w:proofErr w:type="spellStart"/>
      <w:r w:rsidRPr="007F67F8">
        <w:rPr>
          <w:rFonts w:ascii="Times New Roman" w:hAnsi="Times New Roman" w:cs="Times New Roman"/>
          <w:sz w:val="24"/>
          <w:szCs w:val="24"/>
        </w:rPr>
        <w:t>noninterpersonal</w:t>
      </w:r>
      <w:proofErr w:type="spellEnd"/>
      <w:r w:rsidRPr="007F67F8">
        <w:rPr>
          <w:rFonts w:ascii="Times New Roman" w:hAnsi="Times New Roman" w:cs="Times New Roman"/>
          <w:sz w:val="24"/>
          <w:szCs w:val="24"/>
        </w:rPr>
        <w:t xml:space="preserve"> stress, and HPA-axis </w:t>
      </w:r>
      <w:proofErr w:type="spellStart"/>
      <w:r w:rsidRPr="007F67F8">
        <w:rPr>
          <w:rFonts w:ascii="Times New Roman" w:hAnsi="Times New Roman" w:cs="Times New Roman"/>
          <w:sz w:val="24"/>
          <w:szCs w:val="24"/>
        </w:rPr>
        <w:t>multilocus</w:t>
      </w:r>
      <w:proofErr w:type="spellEnd"/>
      <w:r w:rsidRPr="007F67F8">
        <w:rPr>
          <w:rFonts w:ascii="Times New Roman" w:hAnsi="Times New Roman" w:cs="Times New Roman"/>
          <w:sz w:val="24"/>
          <w:szCs w:val="24"/>
        </w:rPr>
        <w:t xml:space="preserve"> genetic variation on prospective changes in adolescent depressive symptoms: A </w:t>
      </w:r>
      <w:proofErr w:type="spellStart"/>
      <w:r w:rsidRPr="007F67F8">
        <w:rPr>
          <w:rFonts w:ascii="Times New Roman" w:hAnsi="Times New Roman" w:cs="Times New Roman"/>
          <w:sz w:val="24"/>
          <w:szCs w:val="24"/>
        </w:rPr>
        <w:t>multiwave</w:t>
      </w:r>
      <w:proofErr w:type="spellEnd"/>
      <w:r w:rsidRPr="007F67F8">
        <w:rPr>
          <w:rFonts w:ascii="Times New Roman" w:hAnsi="Times New Roman" w:cs="Times New Roman"/>
          <w:sz w:val="24"/>
          <w:szCs w:val="24"/>
        </w:rPr>
        <w:t xml:space="preserve"> longitudinal study. </w:t>
      </w:r>
      <w:r w:rsidRPr="007F67F8">
        <w:rPr>
          <w:rFonts w:ascii="Times New Roman" w:hAnsi="Times New Roman" w:cs="Times New Roman"/>
          <w:i/>
          <w:iCs/>
          <w:sz w:val="24"/>
          <w:szCs w:val="24"/>
        </w:rPr>
        <w:t>Development and Psychopathology</w:t>
      </w:r>
      <w:r w:rsidRPr="007F67F8">
        <w:rPr>
          <w:rFonts w:ascii="Times New Roman" w:hAnsi="Times New Roman" w:cs="Times New Roman"/>
          <w:sz w:val="24"/>
          <w:szCs w:val="24"/>
        </w:rPr>
        <w:t>, 1–12. https://doi.org/10.1017/S0954579424000269</w:t>
      </w:r>
    </w:p>
    <w:p w14:paraId="50D10117" w14:textId="77777777" w:rsidR="007F67F8" w:rsidRPr="007F67F8" w:rsidRDefault="007F67F8" w:rsidP="007F67F8">
      <w:pPr>
        <w:pStyle w:val="Bibliography"/>
        <w:rPr>
          <w:rFonts w:ascii="Times New Roman" w:hAnsi="Times New Roman" w:cs="Times New Roman"/>
          <w:sz w:val="24"/>
          <w:szCs w:val="24"/>
        </w:rPr>
      </w:pPr>
      <w:proofErr w:type="spellStart"/>
      <w:r w:rsidRPr="007F67F8">
        <w:rPr>
          <w:rFonts w:ascii="Times New Roman" w:hAnsi="Times New Roman" w:cs="Times New Roman"/>
          <w:sz w:val="24"/>
          <w:szCs w:val="24"/>
        </w:rPr>
        <w:t>Teeuw</w:t>
      </w:r>
      <w:proofErr w:type="spellEnd"/>
      <w:r w:rsidRPr="007F67F8">
        <w:rPr>
          <w:rFonts w:ascii="Times New Roman" w:hAnsi="Times New Roman" w:cs="Times New Roman"/>
          <w:sz w:val="24"/>
          <w:szCs w:val="24"/>
        </w:rPr>
        <w:t xml:space="preserve">, J., </w:t>
      </w:r>
      <w:proofErr w:type="spellStart"/>
      <w:r w:rsidRPr="007F67F8">
        <w:rPr>
          <w:rFonts w:ascii="Times New Roman" w:hAnsi="Times New Roman" w:cs="Times New Roman"/>
          <w:sz w:val="24"/>
          <w:szCs w:val="24"/>
        </w:rPr>
        <w:t>Mota</w:t>
      </w:r>
      <w:proofErr w:type="spellEnd"/>
      <w:r w:rsidRPr="007F67F8">
        <w:rPr>
          <w:rFonts w:ascii="Times New Roman" w:hAnsi="Times New Roman" w:cs="Times New Roman"/>
          <w:sz w:val="24"/>
          <w:szCs w:val="24"/>
        </w:rPr>
        <w:t xml:space="preserve">, N. R., Klein, M., </w:t>
      </w:r>
      <w:proofErr w:type="spellStart"/>
      <w:r w:rsidRPr="007F67F8">
        <w:rPr>
          <w:rFonts w:ascii="Times New Roman" w:hAnsi="Times New Roman" w:cs="Times New Roman"/>
          <w:sz w:val="24"/>
          <w:szCs w:val="24"/>
        </w:rPr>
        <w:t>Blankenstein</w:t>
      </w:r>
      <w:proofErr w:type="spellEnd"/>
      <w:r w:rsidRPr="007F67F8">
        <w:rPr>
          <w:rFonts w:ascii="Times New Roman" w:hAnsi="Times New Roman" w:cs="Times New Roman"/>
          <w:sz w:val="24"/>
          <w:szCs w:val="24"/>
        </w:rPr>
        <w:t xml:space="preserve">, N. E., </w:t>
      </w:r>
      <w:proofErr w:type="spellStart"/>
      <w:r w:rsidRPr="007F67F8">
        <w:rPr>
          <w:rFonts w:ascii="Times New Roman" w:hAnsi="Times New Roman" w:cs="Times New Roman"/>
          <w:sz w:val="24"/>
          <w:szCs w:val="24"/>
        </w:rPr>
        <w:t>Tielbeek</w:t>
      </w:r>
      <w:proofErr w:type="spellEnd"/>
      <w:r w:rsidRPr="007F67F8">
        <w:rPr>
          <w:rFonts w:ascii="Times New Roman" w:hAnsi="Times New Roman" w:cs="Times New Roman"/>
          <w:sz w:val="24"/>
          <w:szCs w:val="24"/>
        </w:rPr>
        <w:t xml:space="preserve">, J. J., Jansen, L. M. C., Franke, B., &amp; </w:t>
      </w:r>
      <w:proofErr w:type="spellStart"/>
      <w:r w:rsidRPr="007F67F8">
        <w:rPr>
          <w:rFonts w:ascii="Times New Roman" w:hAnsi="Times New Roman" w:cs="Times New Roman"/>
          <w:sz w:val="24"/>
          <w:szCs w:val="24"/>
        </w:rPr>
        <w:t>Hulshoff</w:t>
      </w:r>
      <w:proofErr w:type="spellEnd"/>
      <w:r w:rsidRPr="007F67F8">
        <w:rPr>
          <w:rFonts w:ascii="Times New Roman" w:hAnsi="Times New Roman" w:cs="Times New Roman"/>
          <w:sz w:val="24"/>
          <w:szCs w:val="24"/>
        </w:rPr>
        <w:t xml:space="preserve"> Pol, H. E. (2023). Polygenic risk scores and brain structures both contribute to externalizing behavior in childhood—A study in the Adolescent Brain and Cognitive Development (ABCD) cohort. </w:t>
      </w:r>
      <w:r w:rsidRPr="007F67F8">
        <w:rPr>
          <w:rFonts w:ascii="Times New Roman" w:hAnsi="Times New Roman" w:cs="Times New Roman"/>
          <w:i/>
          <w:iCs/>
          <w:sz w:val="24"/>
          <w:szCs w:val="24"/>
        </w:rPr>
        <w:t>Neuroscience Applied</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2</w:t>
      </w:r>
      <w:r w:rsidRPr="007F67F8">
        <w:rPr>
          <w:rFonts w:ascii="Times New Roman" w:hAnsi="Times New Roman" w:cs="Times New Roman"/>
          <w:sz w:val="24"/>
          <w:szCs w:val="24"/>
        </w:rPr>
        <w:t>, 101128. https://doi.org/10.1016/j.nsa.2023.101128</w:t>
      </w:r>
    </w:p>
    <w:p w14:paraId="7D23A718" w14:textId="77777777" w:rsidR="007F67F8" w:rsidRPr="007F67F8" w:rsidRDefault="007F67F8" w:rsidP="007F67F8">
      <w:pPr>
        <w:pStyle w:val="Bibliography"/>
        <w:rPr>
          <w:rFonts w:ascii="Times New Roman" w:hAnsi="Times New Roman" w:cs="Times New Roman"/>
          <w:sz w:val="24"/>
          <w:szCs w:val="24"/>
        </w:rPr>
      </w:pPr>
      <w:proofErr w:type="spellStart"/>
      <w:r w:rsidRPr="007F67F8">
        <w:rPr>
          <w:rFonts w:ascii="Times New Roman" w:hAnsi="Times New Roman" w:cs="Times New Roman"/>
          <w:sz w:val="24"/>
          <w:szCs w:val="24"/>
        </w:rPr>
        <w:t>Thapaliya</w:t>
      </w:r>
      <w:proofErr w:type="spellEnd"/>
      <w:r w:rsidRPr="007F67F8">
        <w:rPr>
          <w:rFonts w:ascii="Times New Roman" w:hAnsi="Times New Roman" w:cs="Times New Roman"/>
          <w:sz w:val="24"/>
          <w:szCs w:val="24"/>
        </w:rPr>
        <w:t xml:space="preserve">, B., Calhoun, V. D., &amp; Liu, J. (2021). Environmental and genome-wide association study on children anxiety and depression. </w:t>
      </w:r>
      <w:r w:rsidRPr="007F67F8">
        <w:rPr>
          <w:rFonts w:ascii="Times New Roman" w:hAnsi="Times New Roman" w:cs="Times New Roman"/>
          <w:i/>
          <w:iCs/>
          <w:sz w:val="24"/>
          <w:szCs w:val="24"/>
        </w:rPr>
        <w:t>2021 IEEE International Conference on Bioinformatics and Biomedicine (BIBM)</w:t>
      </w:r>
      <w:r w:rsidRPr="007F67F8">
        <w:rPr>
          <w:rFonts w:ascii="Times New Roman" w:hAnsi="Times New Roman" w:cs="Times New Roman"/>
          <w:sz w:val="24"/>
          <w:szCs w:val="24"/>
        </w:rPr>
        <w:t>, 2330–2337. https://doi.org/10.1109/BIBM52615.2021.9669291</w:t>
      </w:r>
    </w:p>
    <w:p w14:paraId="5BCE3875"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Thompson, E. L., Lever, N. A., Connors, K. M., Cloak, C. C., Reeves, G., &amp; Chang, L. (2022). Associations between potentially traumatic events and psychopathology among preadolescents in the Adolescent Brain and Cognitive Development Study </w:t>
      </w:r>
      <w:r w:rsidRPr="007F67F8">
        <w:rPr>
          <w:rFonts w:ascii="Times New Roman" w:hAnsi="Times New Roman" w:cs="Times New Roman"/>
          <w:sz w:val="24"/>
          <w:szCs w:val="24"/>
          <w:vertAlign w:val="superscript"/>
        </w:rPr>
        <w:t>®</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Journal of Traumatic Stress</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35</w:t>
      </w:r>
      <w:r w:rsidRPr="007F67F8">
        <w:rPr>
          <w:rFonts w:ascii="Times New Roman" w:hAnsi="Times New Roman" w:cs="Times New Roman"/>
          <w:sz w:val="24"/>
          <w:szCs w:val="24"/>
        </w:rPr>
        <w:t>(3), 852–867. https://doi.org/10.1002/jts.22793</w:t>
      </w:r>
    </w:p>
    <w:p w14:paraId="1158BA59"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Townsend, L., Kobak, K., Kearney, C., </w:t>
      </w:r>
      <w:proofErr w:type="spellStart"/>
      <w:r w:rsidRPr="007F67F8">
        <w:rPr>
          <w:rFonts w:ascii="Times New Roman" w:hAnsi="Times New Roman" w:cs="Times New Roman"/>
          <w:sz w:val="24"/>
          <w:szCs w:val="24"/>
        </w:rPr>
        <w:t>Milham</w:t>
      </w:r>
      <w:proofErr w:type="spellEnd"/>
      <w:r w:rsidRPr="007F67F8">
        <w:rPr>
          <w:rFonts w:ascii="Times New Roman" w:hAnsi="Times New Roman" w:cs="Times New Roman"/>
          <w:sz w:val="24"/>
          <w:szCs w:val="24"/>
        </w:rPr>
        <w:t xml:space="preserve">, M., Andreotti, C., </w:t>
      </w:r>
      <w:proofErr w:type="spellStart"/>
      <w:r w:rsidRPr="007F67F8">
        <w:rPr>
          <w:rFonts w:ascii="Times New Roman" w:hAnsi="Times New Roman" w:cs="Times New Roman"/>
          <w:sz w:val="24"/>
          <w:szCs w:val="24"/>
        </w:rPr>
        <w:t>Escalera</w:t>
      </w:r>
      <w:proofErr w:type="spellEnd"/>
      <w:r w:rsidRPr="007F67F8">
        <w:rPr>
          <w:rFonts w:ascii="Times New Roman" w:hAnsi="Times New Roman" w:cs="Times New Roman"/>
          <w:sz w:val="24"/>
          <w:szCs w:val="24"/>
        </w:rPr>
        <w:t xml:space="preserve">, J., Alexander, L., Gill, M. K., </w:t>
      </w:r>
      <w:proofErr w:type="spellStart"/>
      <w:r w:rsidRPr="007F67F8">
        <w:rPr>
          <w:rFonts w:ascii="Times New Roman" w:hAnsi="Times New Roman" w:cs="Times New Roman"/>
          <w:sz w:val="24"/>
          <w:szCs w:val="24"/>
        </w:rPr>
        <w:t>Birmaher</w:t>
      </w:r>
      <w:proofErr w:type="spellEnd"/>
      <w:r w:rsidRPr="007F67F8">
        <w:rPr>
          <w:rFonts w:ascii="Times New Roman" w:hAnsi="Times New Roman" w:cs="Times New Roman"/>
          <w:sz w:val="24"/>
          <w:szCs w:val="24"/>
        </w:rPr>
        <w:t xml:space="preserve">, B., Sylvester, R., Rice, D., Deep, A., &amp; Kaufman, J. (2020). Development of Three Web-Based Computerized Versions of the Kiddie Schedule for Affective Disorders and Schizophrenia Child Psychiatric Diagnostic Interview: </w:t>
      </w:r>
      <w:r w:rsidRPr="007F67F8">
        <w:rPr>
          <w:rFonts w:ascii="Times New Roman" w:hAnsi="Times New Roman" w:cs="Times New Roman"/>
          <w:sz w:val="24"/>
          <w:szCs w:val="24"/>
        </w:rPr>
        <w:lastRenderedPageBreak/>
        <w:t xml:space="preserve">Preliminary Validity Data. </w:t>
      </w:r>
      <w:r w:rsidRPr="007F67F8">
        <w:rPr>
          <w:rFonts w:ascii="Times New Roman" w:hAnsi="Times New Roman" w:cs="Times New Roman"/>
          <w:i/>
          <w:iCs/>
          <w:sz w:val="24"/>
          <w:szCs w:val="24"/>
        </w:rPr>
        <w:t>Journal of the American Academy of Child &amp; Adolescent Psychiatry</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59</w:t>
      </w:r>
      <w:r w:rsidRPr="007F67F8">
        <w:rPr>
          <w:rFonts w:ascii="Times New Roman" w:hAnsi="Times New Roman" w:cs="Times New Roman"/>
          <w:sz w:val="24"/>
          <w:szCs w:val="24"/>
        </w:rPr>
        <w:t>(2), 309–325. https://doi.org/10.1016/j.jaac.2019.05.009</w:t>
      </w:r>
    </w:p>
    <w:p w14:paraId="13F193A5"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van der Meer, D., Hoekstra, P. J., van </w:t>
      </w:r>
      <w:proofErr w:type="spellStart"/>
      <w:r w:rsidRPr="007F67F8">
        <w:rPr>
          <w:rFonts w:ascii="Times New Roman" w:hAnsi="Times New Roman" w:cs="Times New Roman"/>
          <w:sz w:val="24"/>
          <w:szCs w:val="24"/>
        </w:rPr>
        <w:t>Donkelaar</w:t>
      </w:r>
      <w:proofErr w:type="spellEnd"/>
      <w:r w:rsidRPr="007F67F8">
        <w:rPr>
          <w:rFonts w:ascii="Times New Roman" w:hAnsi="Times New Roman" w:cs="Times New Roman"/>
          <w:sz w:val="24"/>
          <w:szCs w:val="24"/>
        </w:rPr>
        <w:t xml:space="preserve">, M., </w:t>
      </w:r>
      <w:proofErr w:type="spellStart"/>
      <w:r w:rsidRPr="007F67F8">
        <w:rPr>
          <w:rFonts w:ascii="Times New Roman" w:hAnsi="Times New Roman" w:cs="Times New Roman"/>
          <w:sz w:val="24"/>
          <w:szCs w:val="24"/>
        </w:rPr>
        <w:t>Bralten</w:t>
      </w:r>
      <w:proofErr w:type="spellEnd"/>
      <w:r w:rsidRPr="007F67F8">
        <w:rPr>
          <w:rFonts w:ascii="Times New Roman" w:hAnsi="Times New Roman" w:cs="Times New Roman"/>
          <w:sz w:val="24"/>
          <w:szCs w:val="24"/>
        </w:rPr>
        <w:t xml:space="preserve">, J., </w:t>
      </w:r>
      <w:proofErr w:type="spellStart"/>
      <w:r w:rsidRPr="007F67F8">
        <w:rPr>
          <w:rFonts w:ascii="Times New Roman" w:hAnsi="Times New Roman" w:cs="Times New Roman"/>
          <w:sz w:val="24"/>
          <w:szCs w:val="24"/>
        </w:rPr>
        <w:t>Oosterlaan</w:t>
      </w:r>
      <w:proofErr w:type="spellEnd"/>
      <w:r w:rsidRPr="007F67F8">
        <w:rPr>
          <w:rFonts w:ascii="Times New Roman" w:hAnsi="Times New Roman" w:cs="Times New Roman"/>
          <w:sz w:val="24"/>
          <w:szCs w:val="24"/>
        </w:rPr>
        <w:t xml:space="preserve">, J., </w:t>
      </w:r>
      <w:proofErr w:type="spellStart"/>
      <w:r w:rsidRPr="007F67F8">
        <w:rPr>
          <w:rFonts w:ascii="Times New Roman" w:hAnsi="Times New Roman" w:cs="Times New Roman"/>
          <w:sz w:val="24"/>
          <w:szCs w:val="24"/>
        </w:rPr>
        <w:t>Heslenfeld</w:t>
      </w:r>
      <w:proofErr w:type="spellEnd"/>
      <w:r w:rsidRPr="007F67F8">
        <w:rPr>
          <w:rFonts w:ascii="Times New Roman" w:hAnsi="Times New Roman" w:cs="Times New Roman"/>
          <w:sz w:val="24"/>
          <w:szCs w:val="24"/>
        </w:rPr>
        <w:t xml:space="preserve">, D., </w:t>
      </w:r>
      <w:proofErr w:type="spellStart"/>
      <w:r w:rsidRPr="007F67F8">
        <w:rPr>
          <w:rFonts w:ascii="Times New Roman" w:hAnsi="Times New Roman" w:cs="Times New Roman"/>
          <w:sz w:val="24"/>
          <w:szCs w:val="24"/>
        </w:rPr>
        <w:t>Faraone</w:t>
      </w:r>
      <w:proofErr w:type="spellEnd"/>
      <w:r w:rsidRPr="007F67F8">
        <w:rPr>
          <w:rFonts w:ascii="Times New Roman" w:hAnsi="Times New Roman" w:cs="Times New Roman"/>
          <w:sz w:val="24"/>
          <w:szCs w:val="24"/>
        </w:rPr>
        <w:t xml:space="preserve">, S. V., Franke, B., </w:t>
      </w:r>
      <w:proofErr w:type="spellStart"/>
      <w:r w:rsidRPr="007F67F8">
        <w:rPr>
          <w:rFonts w:ascii="Times New Roman" w:hAnsi="Times New Roman" w:cs="Times New Roman"/>
          <w:sz w:val="24"/>
          <w:szCs w:val="24"/>
        </w:rPr>
        <w:t>Buitelaar</w:t>
      </w:r>
      <w:proofErr w:type="spellEnd"/>
      <w:r w:rsidRPr="007F67F8">
        <w:rPr>
          <w:rFonts w:ascii="Times New Roman" w:hAnsi="Times New Roman" w:cs="Times New Roman"/>
          <w:sz w:val="24"/>
          <w:szCs w:val="24"/>
        </w:rPr>
        <w:t xml:space="preserve">, J. K., &amp; Hartman, C. A. (2017). Predicting attention-deficit/hyperactivity disorder severity from psychosocial stress and stress-response genes: A random forest regression approach. </w:t>
      </w:r>
      <w:r w:rsidRPr="007F67F8">
        <w:rPr>
          <w:rFonts w:ascii="Times New Roman" w:hAnsi="Times New Roman" w:cs="Times New Roman"/>
          <w:i/>
          <w:iCs/>
          <w:sz w:val="24"/>
          <w:szCs w:val="24"/>
        </w:rPr>
        <w:t>Translational Psychiatry</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7</w:t>
      </w:r>
      <w:r w:rsidRPr="007F67F8">
        <w:rPr>
          <w:rFonts w:ascii="Times New Roman" w:hAnsi="Times New Roman" w:cs="Times New Roman"/>
          <w:sz w:val="24"/>
          <w:szCs w:val="24"/>
        </w:rPr>
        <w:t>(6), e1145–e1145. https://doi.org/10.1038/tp.2017.114</w:t>
      </w:r>
    </w:p>
    <w:p w14:paraId="35B9D3F8" w14:textId="77777777" w:rsidR="007F67F8" w:rsidRPr="007F67F8" w:rsidRDefault="007F67F8" w:rsidP="007F67F8">
      <w:pPr>
        <w:pStyle w:val="Bibliography"/>
        <w:rPr>
          <w:rFonts w:ascii="Times New Roman" w:hAnsi="Times New Roman" w:cs="Times New Roman"/>
          <w:sz w:val="24"/>
          <w:szCs w:val="24"/>
        </w:rPr>
      </w:pPr>
      <w:proofErr w:type="spellStart"/>
      <w:r w:rsidRPr="007F67F8">
        <w:rPr>
          <w:rFonts w:ascii="Times New Roman" w:hAnsi="Times New Roman" w:cs="Times New Roman"/>
          <w:sz w:val="24"/>
          <w:szCs w:val="24"/>
        </w:rPr>
        <w:t>Wainberg</w:t>
      </w:r>
      <w:proofErr w:type="spellEnd"/>
      <w:r w:rsidRPr="007F67F8">
        <w:rPr>
          <w:rFonts w:ascii="Times New Roman" w:hAnsi="Times New Roman" w:cs="Times New Roman"/>
          <w:sz w:val="24"/>
          <w:szCs w:val="24"/>
        </w:rPr>
        <w:t xml:space="preserve">, M., Jacobs, G. R., </w:t>
      </w:r>
      <w:proofErr w:type="spellStart"/>
      <w:r w:rsidRPr="007F67F8">
        <w:rPr>
          <w:rFonts w:ascii="Times New Roman" w:hAnsi="Times New Roman" w:cs="Times New Roman"/>
          <w:sz w:val="24"/>
          <w:szCs w:val="24"/>
        </w:rPr>
        <w:t>Voineskos</w:t>
      </w:r>
      <w:proofErr w:type="spellEnd"/>
      <w:r w:rsidRPr="007F67F8">
        <w:rPr>
          <w:rFonts w:ascii="Times New Roman" w:hAnsi="Times New Roman" w:cs="Times New Roman"/>
          <w:sz w:val="24"/>
          <w:szCs w:val="24"/>
        </w:rPr>
        <w:t xml:space="preserve">, A. N., &amp; Tripathy, S. J. (2022). Neurobiological, familial and genetic risk factors for dimensional psychopathology in the Adolescent Brain Cognitive Development study. </w:t>
      </w:r>
      <w:r w:rsidRPr="007F67F8">
        <w:rPr>
          <w:rFonts w:ascii="Times New Roman" w:hAnsi="Times New Roman" w:cs="Times New Roman"/>
          <w:i/>
          <w:iCs/>
          <w:sz w:val="24"/>
          <w:szCs w:val="24"/>
        </w:rPr>
        <w:t>Molecular Psychiatry</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27</w:t>
      </w:r>
      <w:r w:rsidRPr="007F67F8">
        <w:rPr>
          <w:rFonts w:ascii="Times New Roman" w:hAnsi="Times New Roman" w:cs="Times New Roman"/>
          <w:sz w:val="24"/>
          <w:szCs w:val="24"/>
        </w:rPr>
        <w:t>(6), 2731–2741. https://doi.org/10.1038/s41380-022-01522-w</w:t>
      </w:r>
    </w:p>
    <w:p w14:paraId="35059F52"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Wang, R., Lifelines Cohort Study, Hartman, C. A., &amp; </w:t>
      </w:r>
      <w:proofErr w:type="spellStart"/>
      <w:r w:rsidRPr="007F67F8">
        <w:rPr>
          <w:rFonts w:ascii="Times New Roman" w:hAnsi="Times New Roman" w:cs="Times New Roman"/>
          <w:sz w:val="24"/>
          <w:szCs w:val="24"/>
        </w:rPr>
        <w:t>Snieder</w:t>
      </w:r>
      <w:proofErr w:type="spellEnd"/>
      <w:r w:rsidRPr="007F67F8">
        <w:rPr>
          <w:rFonts w:ascii="Times New Roman" w:hAnsi="Times New Roman" w:cs="Times New Roman"/>
          <w:sz w:val="24"/>
          <w:szCs w:val="24"/>
        </w:rPr>
        <w:t xml:space="preserve">, H. (2023). Stress-related exposures amplify the effects of genetic susceptibility on depression and anxiety. </w:t>
      </w:r>
      <w:r w:rsidRPr="007F67F8">
        <w:rPr>
          <w:rFonts w:ascii="Times New Roman" w:hAnsi="Times New Roman" w:cs="Times New Roman"/>
          <w:i/>
          <w:iCs/>
          <w:sz w:val="24"/>
          <w:szCs w:val="24"/>
        </w:rPr>
        <w:t>Translational Psychiatry</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13</w:t>
      </w:r>
      <w:r w:rsidRPr="007F67F8">
        <w:rPr>
          <w:rFonts w:ascii="Times New Roman" w:hAnsi="Times New Roman" w:cs="Times New Roman"/>
          <w:sz w:val="24"/>
          <w:szCs w:val="24"/>
        </w:rPr>
        <w:t>(1), 27. https://doi.org/10.1038/s41398-023-02327-3</w:t>
      </w:r>
    </w:p>
    <w:p w14:paraId="33BDD88B"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Weiss, N. H., </w:t>
      </w:r>
      <w:proofErr w:type="spellStart"/>
      <w:r w:rsidRPr="007F67F8">
        <w:rPr>
          <w:rFonts w:ascii="Times New Roman" w:hAnsi="Times New Roman" w:cs="Times New Roman"/>
          <w:sz w:val="24"/>
          <w:szCs w:val="24"/>
        </w:rPr>
        <w:t>Goncharenko</w:t>
      </w:r>
      <w:proofErr w:type="spellEnd"/>
      <w:r w:rsidRPr="007F67F8">
        <w:rPr>
          <w:rFonts w:ascii="Times New Roman" w:hAnsi="Times New Roman" w:cs="Times New Roman"/>
          <w:sz w:val="24"/>
          <w:szCs w:val="24"/>
        </w:rPr>
        <w:t xml:space="preserve">, S., </w:t>
      </w:r>
      <w:proofErr w:type="spellStart"/>
      <w:r w:rsidRPr="007F67F8">
        <w:rPr>
          <w:rFonts w:ascii="Times New Roman" w:hAnsi="Times New Roman" w:cs="Times New Roman"/>
          <w:sz w:val="24"/>
          <w:szCs w:val="24"/>
        </w:rPr>
        <w:t>Forkus</w:t>
      </w:r>
      <w:proofErr w:type="spellEnd"/>
      <w:r w:rsidRPr="007F67F8">
        <w:rPr>
          <w:rFonts w:ascii="Times New Roman" w:hAnsi="Times New Roman" w:cs="Times New Roman"/>
          <w:sz w:val="24"/>
          <w:szCs w:val="24"/>
        </w:rPr>
        <w:t xml:space="preserve">, S. R., Ferguson, J. J., &amp; Yang, M. (2023). Longitudinal Investigation of Bidirectional Relations Between Childhood Trauma and Emotion-Driven Impulsivity in the Adolescent Brain Cognitive Development Study. </w:t>
      </w:r>
      <w:r w:rsidRPr="007F67F8">
        <w:rPr>
          <w:rFonts w:ascii="Times New Roman" w:hAnsi="Times New Roman" w:cs="Times New Roman"/>
          <w:i/>
          <w:iCs/>
          <w:sz w:val="24"/>
          <w:szCs w:val="24"/>
        </w:rPr>
        <w:t>Journal of Adolescent Health</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73</w:t>
      </w:r>
      <w:r w:rsidRPr="007F67F8">
        <w:rPr>
          <w:rFonts w:ascii="Times New Roman" w:hAnsi="Times New Roman" w:cs="Times New Roman"/>
          <w:sz w:val="24"/>
          <w:szCs w:val="24"/>
        </w:rPr>
        <w:t>(4), 731–738. https://doi.org/10.1016/j.jadohealth.2023.05.027</w:t>
      </w:r>
    </w:p>
    <w:p w14:paraId="1529187A"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Zheng, Z., Liu, S., Sidorenko, J., Wang, Y., Lin, T., </w:t>
      </w:r>
      <w:proofErr w:type="spellStart"/>
      <w:r w:rsidRPr="007F67F8">
        <w:rPr>
          <w:rFonts w:ascii="Times New Roman" w:hAnsi="Times New Roman" w:cs="Times New Roman"/>
          <w:sz w:val="24"/>
          <w:szCs w:val="24"/>
        </w:rPr>
        <w:t>Yengo</w:t>
      </w:r>
      <w:proofErr w:type="spellEnd"/>
      <w:r w:rsidRPr="007F67F8">
        <w:rPr>
          <w:rFonts w:ascii="Times New Roman" w:hAnsi="Times New Roman" w:cs="Times New Roman"/>
          <w:sz w:val="24"/>
          <w:szCs w:val="24"/>
        </w:rPr>
        <w:t xml:space="preserve">, L., Turley, P., Ani, A., Wang, R., Nolte, I. M., </w:t>
      </w:r>
      <w:proofErr w:type="spellStart"/>
      <w:r w:rsidRPr="007F67F8">
        <w:rPr>
          <w:rFonts w:ascii="Times New Roman" w:hAnsi="Times New Roman" w:cs="Times New Roman"/>
          <w:sz w:val="24"/>
          <w:szCs w:val="24"/>
        </w:rPr>
        <w:t>Snieder</w:t>
      </w:r>
      <w:proofErr w:type="spellEnd"/>
      <w:r w:rsidRPr="007F67F8">
        <w:rPr>
          <w:rFonts w:ascii="Times New Roman" w:hAnsi="Times New Roman" w:cs="Times New Roman"/>
          <w:sz w:val="24"/>
          <w:szCs w:val="24"/>
        </w:rPr>
        <w:t xml:space="preserve">, H., </w:t>
      </w:r>
      <w:proofErr w:type="spellStart"/>
      <w:r w:rsidRPr="007F67F8">
        <w:rPr>
          <w:rFonts w:ascii="Times New Roman" w:hAnsi="Times New Roman" w:cs="Times New Roman"/>
          <w:sz w:val="24"/>
          <w:szCs w:val="24"/>
        </w:rPr>
        <w:t>LifeLines</w:t>
      </w:r>
      <w:proofErr w:type="spellEnd"/>
      <w:r w:rsidRPr="007F67F8">
        <w:rPr>
          <w:rFonts w:ascii="Times New Roman" w:hAnsi="Times New Roman" w:cs="Times New Roman"/>
          <w:sz w:val="24"/>
          <w:szCs w:val="24"/>
        </w:rPr>
        <w:t xml:space="preserve"> Cohort Study, Aguirre-</w:t>
      </w:r>
      <w:proofErr w:type="spellStart"/>
      <w:r w:rsidRPr="007F67F8">
        <w:rPr>
          <w:rFonts w:ascii="Times New Roman" w:hAnsi="Times New Roman" w:cs="Times New Roman"/>
          <w:sz w:val="24"/>
          <w:szCs w:val="24"/>
        </w:rPr>
        <w:t>Gamboa</w:t>
      </w:r>
      <w:proofErr w:type="spellEnd"/>
      <w:r w:rsidRPr="007F67F8">
        <w:rPr>
          <w:rFonts w:ascii="Times New Roman" w:hAnsi="Times New Roman" w:cs="Times New Roman"/>
          <w:sz w:val="24"/>
          <w:szCs w:val="24"/>
        </w:rPr>
        <w:t xml:space="preserve">, R., </w:t>
      </w:r>
      <w:proofErr w:type="spellStart"/>
      <w:r w:rsidRPr="007F67F8">
        <w:rPr>
          <w:rFonts w:ascii="Times New Roman" w:hAnsi="Times New Roman" w:cs="Times New Roman"/>
          <w:sz w:val="24"/>
          <w:szCs w:val="24"/>
        </w:rPr>
        <w:t>Deelen</w:t>
      </w:r>
      <w:proofErr w:type="spellEnd"/>
      <w:r w:rsidRPr="007F67F8">
        <w:rPr>
          <w:rFonts w:ascii="Times New Roman" w:hAnsi="Times New Roman" w:cs="Times New Roman"/>
          <w:sz w:val="24"/>
          <w:szCs w:val="24"/>
        </w:rPr>
        <w:t xml:space="preserve">, P., Franke, L., </w:t>
      </w:r>
      <w:proofErr w:type="spellStart"/>
      <w:r w:rsidRPr="007F67F8">
        <w:rPr>
          <w:rFonts w:ascii="Times New Roman" w:hAnsi="Times New Roman" w:cs="Times New Roman"/>
          <w:sz w:val="24"/>
          <w:szCs w:val="24"/>
        </w:rPr>
        <w:t>Kuivenhoven</w:t>
      </w:r>
      <w:proofErr w:type="spellEnd"/>
      <w:r w:rsidRPr="007F67F8">
        <w:rPr>
          <w:rFonts w:ascii="Times New Roman" w:hAnsi="Times New Roman" w:cs="Times New Roman"/>
          <w:sz w:val="24"/>
          <w:szCs w:val="24"/>
        </w:rPr>
        <w:t xml:space="preserve">, J. A., Lopera Maya, E. A., </w:t>
      </w:r>
      <w:proofErr w:type="spellStart"/>
      <w:r w:rsidRPr="007F67F8">
        <w:rPr>
          <w:rFonts w:ascii="Times New Roman" w:hAnsi="Times New Roman" w:cs="Times New Roman"/>
          <w:sz w:val="24"/>
          <w:szCs w:val="24"/>
        </w:rPr>
        <w:t>Sanna</w:t>
      </w:r>
      <w:proofErr w:type="spellEnd"/>
      <w:r w:rsidRPr="007F67F8">
        <w:rPr>
          <w:rFonts w:ascii="Times New Roman" w:hAnsi="Times New Roman" w:cs="Times New Roman"/>
          <w:sz w:val="24"/>
          <w:szCs w:val="24"/>
        </w:rPr>
        <w:t xml:space="preserve">, S., </w:t>
      </w:r>
      <w:proofErr w:type="spellStart"/>
      <w:r w:rsidRPr="007F67F8">
        <w:rPr>
          <w:rFonts w:ascii="Times New Roman" w:hAnsi="Times New Roman" w:cs="Times New Roman"/>
          <w:sz w:val="24"/>
          <w:szCs w:val="24"/>
        </w:rPr>
        <w:t>Swertz</w:t>
      </w:r>
      <w:proofErr w:type="spellEnd"/>
      <w:r w:rsidRPr="007F67F8">
        <w:rPr>
          <w:rFonts w:ascii="Times New Roman" w:hAnsi="Times New Roman" w:cs="Times New Roman"/>
          <w:sz w:val="24"/>
          <w:szCs w:val="24"/>
        </w:rPr>
        <w:t xml:space="preserve">, M. A., … Zeng, J. (2024). Leveraging functional genomic annotations and genome coverage to improve </w:t>
      </w:r>
      <w:r w:rsidRPr="007F67F8">
        <w:rPr>
          <w:rFonts w:ascii="Times New Roman" w:hAnsi="Times New Roman" w:cs="Times New Roman"/>
          <w:sz w:val="24"/>
          <w:szCs w:val="24"/>
        </w:rPr>
        <w:lastRenderedPageBreak/>
        <w:t xml:space="preserve">polygenic prediction of complex traits within and between ancestries. </w:t>
      </w:r>
      <w:r w:rsidRPr="007F67F8">
        <w:rPr>
          <w:rFonts w:ascii="Times New Roman" w:hAnsi="Times New Roman" w:cs="Times New Roman"/>
          <w:i/>
          <w:iCs/>
          <w:sz w:val="24"/>
          <w:szCs w:val="24"/>
        </w:rPr>
        <w:t>Nature Genetics</w:t>
      </w:r>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56</w:t>
      </w:r>
      <w:r w:rsidRPr="007F67F8">
        <w:rPr>
          <w:rFonts w:ascii="Times New Roman" w:hAnsi="Times New Roman" w:cs="Times New Roman"/>
          <w:sz w:val="24"/>
          <w:szCs w:val="24"/>
        </w:rPr>
        <w:t>(5), 767–777. https://doi.org/10.1038/s41588-024-01704-y</w:t>
      </w:r>
    </w:p>
    <w:p w14:paraId="649CBAD6" w14:textId="77777777" w:rsidR="007F67F8" w:rsidRPr="007F67F8" w:rsidRDefault="007F67F8" w:rsidP="007F67F8">
      <w:pPr>
        <w:pStyle w:val="Bibliography"/>
        <w:rPr>
          <w:rFonts w:ascii="Times New Roman" w:hAnsi="Times New Roman" w:cs="Times New Roman"/>
          <w:sz w:val="24"/>
          <w:szCs w:val="24"/>
        </w:rPr>
      </w:pPr>
      <w:r w:rsidRPr="007F67F8">
        <w:rPr>
          <w:rFonts w:ascii="Times New Roman" w:hAnsi="Times New Roman" w:cs="Times New Roman"/>
          <w:sz w:val="24"/>
          <w:szCs w:val="24"/>
        </w:rPr>
        <w:t xml:space="preserve">Zorn, J. V., </w:t>
      </w:r>
      <w:proofErr w:type="spellStart"/>
      <w:r w:rsidRPr="007F67F8">
        <w:rPr>
          <w:rFonts w:ascii="Times New Roman" w:hAnsi="Times New Roman" w:cs="Times New Roman"/>
          <w:sz w:val="24"/>
          <w:szCs w:val="24"/>
        </w:rPr>
        <w:t>Schür</w:t>
      </w:r>
      <w:proofErr w:type="spellEnd"/>
      <w:r w:rsidRPr="007F67F8">
        <w:rPr>
          <w:rFonts w:ascii="Times New Roman" w:hAnsi="Times New Roman" w:cs="Times New Roman"/>
          <w:sz w:val="24"/>
          <w:szCs w:val="24"/>
        </w:rPr>
        <w:t xml:space="preserve">, R. R., Boks, M. P., Kahn, R. S., </w:t>
      </w:r>
      <w:proofErr w:type="spellStart"/>
      <w:r w:rsidRPr="007F67F8">
        <w:rPr>
          <w:rFonts w:ascii="Times New Roman" w:hAnsi="Times New Roman" w:cs="Times New Roman"/>
          <w:sz w:val="24"/>
          <w:szCs w:val="24"/>
        </w:rPr>
        <w:t>Joëls</w:t>
      </w:r>
      <w:proofErr w:type="spellEnd"/>
      <w:r w:rsidRPr="007F67F8">
        <w:rPr>
          <w:rFonts w:ascii="Times New Roman" w:hAnsi="Times New Roman" w:cs="Times New Roman"/>
          <w:sz w:val="24"/>
          <w:szCs w:val="24"/>
        </w:rPr>
        <w:t xml:space="preserve">, M., &amp; </w:t>
      </w:r>
      <w:proofErr w:type="spellStart"/>
      <w:r w:rsidRPr="007F67F8">
        <w:rPr>
          <w:rFonts w:ascii="Times New Roman" w:hAnsi="Times New Roman" w:cs="Times New Roman"/>
          <w:sz w:val="24"/>
          <w:szCs w:val="24"/>
        </w:rPr>
        <w:t>Vinkers</w:t>
      </w:r>
      <w:proofErr w:type="spellEnd"/>
      <w:r w:rsidRPr="007F67F8">
        <w:rPr>
          <w:rFonts w:ascii="Times New Roman" w:hAnsi="Times New Roman" w:cs="Times New Roman"/>
          <w:sz w:val="24"/>
          <w:szCs w:val="24"/>
        </w:rPr>
        <w:t xml:space="preserve">, C. H. (2017). Cortisol stress reactivity across psychiatric disorders: A systematic review and meta-analysis. </w:t>
      </w:r>
      <w:proofErr w:type="spellStart"/>
      <w:r w:rsidRPr="007F67F8">
        <w:rPr>
          <w:rFonts w:ascii="Times New Roman" w:hAnsi="Times New Roman" w:cs="Times New Roman"/>
          <w:i/>
          <w:iCs/>
          <w:sz w:val="24"/>
          <w:szCs w:val="24"/>
        </w:rPr>
        <w:t>Psychoneuroendocrinology</w:t>
      </w:r>
      <w:proofErr w:type="spellEnd"/>
      <w:r w:rsidRPr="007F67F8">
        <w:rPr>
          <w:rFonts w:ascii="Times New Roman" w:hAnsi="Times New Roman" w:cs="Times New Roman"/>
          <w:sz w:val="24"/>
          <w:szCs w:val="24"/>
        </w:rPr>
        <w:t xml:space="preserve">, </w:t>
      </w:r>
      <w:r w:rsidRPr="007F67F8">
        <w:rPr>
          <w:rFonts w:ascii="Times New Roman" w:hAnsi="Times New Roman" w:cs="Times New Roman"/>
          <w:i/>
          <w:iCs/>
          <w:sz w:val="24"/>
          <w:szCs w:val="24"/>
        </w:rPr>
        <w:t>77</w:t>
      </w:r>
      <w:r w:rsidRPr="007F67F8">
        <w:rPr>
          <w:rFonts w:ascii="Times New Roman" w:hAnsi="Times New Roman" w:cs="Times New Roman"/>
          <w:sz w:val="24"/>
          <w:szCs w:val="24"/>
        </w:rPr>
        <w:t>, 25–36. https://doi.org/10.1016/j.psyneuen.2016.11.036</w:t>
      </w:r>
    </w:p>
    <w:p w14:paraId="63B1E5F1" w14:textId="30DD91B9" w:rsidR="004F1A6D" w:rsidRDefault="004F1A6D" w:rsidP="00DD095B">
      <w:pPr>
        <w:spacing w:line="480" w:lineRule="auto"/>
        <w:rPr>
          <w:rFonts w:cstheme="minorHAnsi"/>
        </w:rPr>
      </w:pPr>
      <w:r>
        <w:rPr>
          <w:rFonts w:cstheme="minorHAnsi"/>
        </w:rPr>
        <w:fldChar w:fldCharType="end"/>
      </w:r>
    </w:p>
    <w:bookmarkEnd w:id="0"/>
    <w:p w14:paraId="30374DB4" w14:textId="77777777" w:rsidR="004F1A6D" w:rsidRPr="00786EBD" w:rsidRDefault="004F1A6D" w:rsidP="00DD095B">
      <w:pPr>
        <w:spacing w:line="480" w:lineRule="auto"/>
        <w:rPr>
          <w:rFonts w:cstheme="minorHAnsi"/>
        </w:rPr>
      </w:pPr>
    </w:p>
    <w:sectPr w:rsidR="004F1A6D" w:rsidRPr="00786EBD">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45882D" w14:textId="77777777" w:rsidR="00696EF9" w:rsidRDefault="00696EF9" w:rsidP="000109F1">
      <w:pPr>
        <w:spacing w:after="0" w:line="240" w:lineRule="auto"/>
      </w:pPr>
      <w:r>
        <w:separator/>
      </w:r>
    </w:p>
  </w:endnote>
  <w:endnote w:type="continuationSeparator" w:id="0">
    <w:p w14:paraId="63EA9851" w14:textId="77777777" w:rsidR="00696EF9" w:rsidRDefault="00696EF9" w:rsidP="000109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543D2F" w14:textId="77777777" w:rsidR="00696EF9" w:rsidRDefault="00696EF9" w:rsidP="000109F1">
      <w:pPr>
        <w:spacing w:after="0" w:line="240" w:lineRule="auto"/>
      </w:pPr>
      <w:r>
        <w:separator/>
      </w:r>
    </w:p>
  </w:footnote>
  <w:footnote w:type="continuationSeparator" w:id="0">
    <w:p w14:paraId="4463CA3D" w14:textId="77777777" w:rsidR="00696EF9" w:rsidRDefault="00696EF9" w:rsidP="000109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816767"/>
      <w:docPartObj>
        <w:docPartGallery w:val="Page Numbers (Top of Page)"/>
        <w:docPartUnique/>
      </w:docPartObj>
    </w:sdtPr>
    <w:sdtEndPr>
      <w:rPr>
        <w:noProof/>
      </w:rPr>
    </w:sdtEndPr>
    <w:sdtContent>
      <w:p w14:paraId="6E3666DD" w14:textId="6934E222" w:rsidR="000109F1" w:rsidRDefault="00BE606A" w:rsidP="00BE606A">
        <w:pPr>
          <w:pStyle w:val="Header"/>
        </w:pPr>
        <w:r>
          <w:t>STRESS-SENSITIVITY POLYGENIC RISK SCORES IN THE ABCD STUDY</w:t>
        </w:r>
        <w:r>
          <w:tab/>
        </w:r>
        <w:r w:rsidR="000109F1">
          <w:fldChar w:fldCharType="begin"/>
        </w:r>
        <w:r w:rsidR="000109F1">
          <w:instrText xml:space="preserve"> PAGE   \* MERGEFORMAT </w:instrText>
        </w:r>
        <w:r w:rsidR="000109F1">
          <w:fldChar w:fldCharType="separate"/>
        </w:r>
        <w:r w:rsidR="000109F1">
          <w:rPr>
            <w:noProof/>
          </w:rPr>
          <w:t>2</w:t>
        </w:r>
        <w:r w:rsidR="000109F1">
          <w:rPr>
            <w:noProof/>
          </w:rPr>
          <w:fldChar w:fldCharType="end"/>
        </w:r>
      </w:p>
    </w:sdtContent>
  </w:sdt>
  <w:p w14:paraId="74F47687" w14:textId="690E8CA4" w:rsidR="000109F1" w:rsidRDefault="000109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C659E0"/>
    <w:multiLevelType w:val="hybridMultilevel"/>
    <w:tmpl w:val="47C83110"/>
    <w:lvl w:ilvl="0" w:tplc="7EEE0A0A">
      <w:start w:val="1"/>
      <w:numFmt w:val="bullet"/>
      <w:lvlText w:val="•"/>
      <w:lvlJc w:val="left"/>
      <w:pPr>
        <w:tabs>
          <w:tab w:val="num" w:pos="720"/>
        </w:tabs>
        <w:ind w:left="720" w:hanging="360"/>
      </w:pPr>
      <w:rPr>
        <w:rFonts w:ascii="Arial" w:hAnsi="Arial" w:hint="default"/>
      </w:rPr>
    </w:lvl>
    <w:lvl w:ilvl="1" w:tplc="893C2AD6">
      <w:numFmt w:val="bullet"/>
      <w:lvlText w:val="•"/>
      <w:lvlJc w:val="left"/>
      <w:pPr>
        <w:tabs>
          <w:tab w:val="num" w:pos="1440"/>
        </w:tabs>
        <w:ind w:left="1440" w:hanging="360"/>
      </w:pPr>
      <w:rPr>
        <w:rFonts w:ascii="Arial" w:hAnsi="Arial" w:hint="default"/>
      </w:rPr>
    </w:lvl>
    <w:lvl w:ilvl="2" w:tplc="ACFCD652">
      <w:start w:val="1"/>
      <w:numFmt w:val="bullet"/>
      <w:lvlText w:val="•"/>
      <w:lvlJc w:val="left"/>
      <w:pPr>
        <w:tabs>
          <w:tab w:val="num" w:pos="2160"/>
        </w:tabs>
        <w:ind w:left="2160" w:hanging="360"/>
      </w:pPr>
      <w:rPr>
        <w:rFonts w:ascii="Arial" w:hAnsi="Arial" w:hint="default"/>
      </w:rPr>
    </w:lvl>
    <w:lvl w:ilvl="3" w:tplc="B3BCC8F8" w:tentative="1">
      <w:start w:val="1"/>
      <w:numFmt w:val="bullet"/>
      <w:lvlText w:val="•"/>
      <w:lvlJc w:val="left"/>
      <w:pPr>
        <w:tabs>
          <w:tab w:val="num" w:pos="2880"/>
        </w:tabs>
        <w:ind w:left="2880" w:hanging="360"/>
      </w:pPr>
      <w:rPr>
        <w:rFonts w:ascii="Arial" w:hAnsi="Arial" w:hint="default"/>
      </w:rPr>
    </w:lvl>
    <w:lvl w:ilvl="4" w:tplc="4F20D4AC" w:tentative="1">
      <w:start w:val="1"/>
      <w:numFmt w:val="bullet"/>
      <w:lvlText w:val="•"/>
      <w:lvlJc w:val="left"/>
      <w:pPr>
        <w:tabs>
          <w:tab w:val="num" w:pos="3600"/>
        </w:tabs>
        <w:ind w:left="3600" w:hanging="360"/>
      </w:pPr>
      <w:rPr>
        <w:rFonts w:ascii="Arial" w:hAnsi="Arial" w:hint="default"/>
      </w:rPr>
    </w:lvl>
    <w:lvl w:ilvl="5" w:tplc="8396ACF0" w:tentative="1">
      <w:start w:val="1"/>
      <w:numFmt w:val="bullet"/>
      <w:lvlText w:val="•"/>
      <w:lvlJc w:val="left"/>
      <w:pPr>
        <w:tabs>
          <w:tab w:val="num" w:pos="4320"/>
        </w:tabs>
        <w:ind w:left="4320" w:hanging="360"/>
      </w:pPr>
      <w:rPr>
        <w:rFonts w:ascii="Arial" w:hAnsi="Arial" w:hint="default"/>
      </w:rPr>
    </w:lvl>
    <w:lvl w:ilvl="6" w:tplc="E068B306" w:tentative="1">
      <w:start w:val="1"/>
      <w:numFmt w:val="bullet"/>
      <w:lvlText w:val="•"/>
      <w:lvlJc w:val="left"/>
      <w:pPr>
        <w:tabs>
          <w:tab w:val="num" w:pos="5040"/>
        </w:tabs>
        <w:ind w:left="5040" w:hanging="360"/>
      </w:pPr>
      <w:rPr>
        <w:rFonts w:ascii="Arial" w:hAnsi="Arial" w:hint="default"/>
      </w:rPr>
    </w:lvl>
    <w:lvl w:ilvl="7" w:tplc="871234F4" w:tentative="1">
      <w:start w:val="1"/>
      <w:numFmt w:val="bullet"/>
      <w:lvlText w:val="•"/>
      <w:lvlJc w:val="left"/>
      <w:pPr>
        <w:tabs>
          <w:tab w:val="num" w:pos="5760"/>
        </w:tabs>
        <w:ind w:left="5760" w:hanging="360"/>
      </w:pPr>
      <w:rPr>
        <w:rFonts w:ascii="Arial" w:hAnsi="Arial" w:hint="default"/>
      </w:rPr>
    </w:lvl>
    <w:lvl w:ilvl="8" w:tplc="BE54570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F212F6C"/>
    <w:multiLevelType w:val="hybridMultilevel"/>
    <w:tmpl w:val="C6D46F4A"/>
    <w:lvl w:ilvl="0" w:tplc="BC84C4D0">
      <w:start w:val="1"/>
      <w:numFmt w:val="bullet"/>
      <w:lvlText w:val=""/>
      <w:lvlJc w:val="left"/>
      <w:pPr>
        <w:ind w:left="360" w:hanging="360"/>
      </w:pPr>
      <w:rPr>
        <w:rFonts w:ascii="Symbol" w:hAnsi="Symbol" w:hint="default"/>
      </w:rPr>
    </w:lvl>
    <w:lvl w:ilvl="1" w:tplc="EFD8C1D2">
      <w:start w:val="1"/>
      <w:numFmt w:val="bullet"/>
      <w:lvlText w:val="o"/>
      <w:lvlJc w:val="left"/>
      <w:pPr>
        <w:ind w:left="720" w:hanging="360"/>
      </w:pPr>
      <w:rPr>
        <w:rFonts w:ascii="Courier New" w:hAnsi="Courier New" w:cs="Times New Roman" w:hint="default"/>
      </w:rPr>
    </w:lvl>
    <w:lvl w:ilvl="2" w:tplc="3FD65F42">
      <w:start w:val="1"/>
      <w:numFmt w:val="bullet"/>
      <w:lvlText w:val=""/>
      <w:lvlJc w:val="left"/>
      <w:pPr>
        <w:ind w:left="1080" w:hanging="360"/>
      </w:pPr>
      <w:rPr>
        <w:rFonts w:ascii="Wingdings" w:hAnsi="Wingdings" w:hint="default"/>
      </w:rPr>
    </w:lvl>
    <w:lvl w:ilvl="3" w:tplc="B27CE918">
      <w:start w:val="1"/>
      <w:numFmt w:val="bullet"/>
      <w:lvlText w:val=""/>
      <w:lvlJc w:val="left"/>
      <w:pPr>
        <w:ind w:left="144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36035338"/>
    <w:multiLevelType w:val="hybridMultilevel"/>
    <w:tmpl w:val="A894D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D91"/>
    <w:rsid w:val="00004143"/>
    <w:rsid w:val="000109F1"/>
    <w:rsid w:val="00015491"/>
    <w:rsid w:val="0002352C"/>
    <w:rsid w:val="00070E25"/>
    <w:rsid w:val="000823BD"/>
    <w:rsid w:val="00085C63"/>
    <w:rsid w:val="000C4BC6"/>
    <w:rsid w:val="00187F50"/>
    <w:rsid w:val="001919C6"/>
    <w:rsid w:val="001C5188"/>
    <w:rsid w:val="001E5897"/>
    <w:rsid w:val="0021163F"/>
    <w:rsid w:val="00242659"/>
    <w:rsid w:val="00247CD3"/>
    <w:rsid w:val="00293EAE"/>
    <w:rsid w:val="0029514B"/>
    <w:rsid w:val="002B0179"/>
    <w:rsid w:val="002B5DC5"/>
    <w:rsid w:val="0033573D"/>
    <w:rsid w:val="0035708F"/>
    <w:rsid w:val="00366755"/>
    <w:rsid w:val="003A1D4C"/>
    <w:rsid w:val="003D12F4"/>
    <w:rsid w:val="003D2AD1"/>
    <w:rsid w:val="00402F6D"/>
    <w:rsid w:val="00441247"/>
    <w:rsid w:val="00447145"/>
    <w:rsid w:val="00450D91"/>
    <w:rsid w:val="00463DCA"/>
    <w:rsid w:val="00471E6F"/>
    <w:rsid w:val="00472061"/>
    <w:rsid w:val="00472168"/>
    <w:rsid w:val="00472690"/>
    <w:rsid w:val="004B45A2"/>
    <w:rsid w:val="004C3B42"/>
    <w:rsid w:val="004D2163"/>
    <w:rsid w:val="004F1A6D"/>
    <w:rsid w:val="0051764F"/>
    <w:rsid w:val="00525C10"/>
    <w:rsid w:val="0052769A"/>
    <w:rsid w:val="00557428"/>
    <w:rsid w:val="00566946"/>
    <w:rsid w:val="0058309C"/>
    <w:rsid w:val="00587584"/>
    <w:rsid w:val="005E092F"/>
    <w:rsid w:val="005F65D2"/>
    <w:rsid w:val="006016E1"/>
    <w:rsid w:val="00690717"/>
    <w:rsid w:val="00696EF9"/>
    <w:rsid w:val="006F20EB"/>
    <w:rsid w:val="00731B80"/>
    <w:rsid w:val="00746058"/>
    <w:rsid w:val="00746683"/>
    <w:rsid w:val="007710C2"/>
    <w:rsid w:val="00786C79"/>
    <w:rsid w:val="00786EBD"/>
    <w:rsid w:val="007974ED"/>
    <w:rsid w:val="007C4893"/>
    <w:rsid w:val="007F67F8"/>
    <w:rsid w:val="0080017A"/>
    <w:rsid w:val="00802BF5"/>
    <w:rsid w:val="00861D53"/>
    <w:rsid w:val="008978A3"/>
    <w:rsid w:val="008C0728"/>
    <w:rsid w:val="008C40F7"/>
    <w:rsid w:val="008D456C"/>
    <w:rsid w:val="008F361F"/>
    <w:rsid w:val="008F3E8F"/>
    <w:rsid w:val="009060D0"/>
    <w:rsid w:val="00914926"/>
    <w:rsid w:val="00957746"/>
    <w:rsid w:val="00965348"/>
    <w:rsid w:val="00987B1E"/>
    <w:rsid w:val="009B19B0"/>
    <w:rsid w:val="00A76839"/>
    <w:rsid w:val="00A80FE6"/>
    <w:rsid w:val="00A94ACF"/>
    <w:rsid w:val="00A959E1"/>
    <w:rsid w:val="00AC190F"/>
    <w:rsid w:val="00AD4572"/>
    <w:rsid w:val="00AD4CB7"/>
    <w:rsid w:val="00B20C70"/>
    <w:rsid w:val="00B363DB"/>
    <w:rsid w:val="00B80B08"/>
    <w:rsid w:val="00B814F0"/>
    <w:rsid w:val="00B83C9B"/>
    <w:rsid w:val="00B96523"/>
    <w:rsid w:val="00BC7627"/>
    <w:rsid w:val="00BE30B1"/>
    <w:rsid w:val="00BE606A"/>
    <w:rsid w:val="00C11E65"/>
    <w:rsid w:val="00C41E27"/>
    <w:rsid w:val="00C659EA"/>
    <w:rsid w:val="00CC23D4"/>
    <w:rsid w:val="00CD029E"/>
    <w:rsid w:val="00CE5286"/>
    <w:rsid w:val="00D23AD3"/>
    <w:rsid w:val="00D713A1"/>
    <w:rsid w:val="00D96FF9"/>
    <w:rsid w:val="00DD095B"/>
    <w:rsid w:val="00E47F96"/>
    <w:rsid w:val="00E544B9"/>
    <w:rsid w:val="00E807D6"/>
    <w:rsid w:val="00E80C04"/>
    <w:rsid w:val="00E9082A"/>
    <w:rsid w:val="00EA2C98"/>
    <w:rsid w:val="00EB23B3"/>
    <w:rsid w:val="00EB2C6E"/>
    <w:rsid w:val="00EB66F1"/>
    <w:rsid w:val="00F308F8"/>
    <w:rsid w:val="00F46DE1"/>
    <w:rsid w:val="00F542C5"/>
    <w:rsid w:val="00F77BBB"/>
    <w:rsid w:val="00FB3640"/>
    <w:rsid w:val="00FC4BDB"/>
    <w:rsid w:val="00FC7106"/>
    <w:rsid w:val="00FC78E1"/>
    <w:rsid w:val="00FC7DEA"/>
    <w:rsid w:val="00FD3E86"/>
    <w:rsid w:val="00FF6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E8601A"/>
  <w15:chartTrackingRefBased/>
  <w15:docId w15:val="{BA9CE701-6381-4076-B1C6-0E9C79C3C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10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09F1"/>
  </w:style>
  <w:style w:type="paragraph" w:styleId="Footer">
    <w:name w:val="footer"/>
    <w:basedOn w:val="Normal"/>
    <w:link w:val="FooterChar"/>
    <w:uiPriority w:val="99"/>
    <w:unhideWhenUsed/>
    <w:rsid w:val="00010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09F1"/>
  </w:style>
  <w:style w:type="paragraph" w:styleId="NoSpacing">
    <w:name w:val="No Spacing"/>
    <w:uiPriority w:val="1"/>
    <w:qFormat/>
    <w:rsid w:val="00187F50"/>
    <w:pPr>
      <w:spacing w:after="0" w:line="240" w:lineRule="auto"/>
    </w:pPr>
  </w:style>
  <w:style w:type="paragraph" w:styleId="Bibliography">
    <w:name w:val="Bibliography"/>
    <w:basedOn w:val="Normal"/>
    <w:next w:val="Normal"/>
    <w:uiPriority w:val="37"/>
    <w:unhideWhenUsed/>
    <w:rsid w:val="004F1A6D"/>
    <w:pPr>
      <w:spacing w:after="0" w:line="480" w:lineRule="auto"/>
      <w:ind w:left="720" w:hanging="720"/>
    </w:pPr>
  </w:style>
  <w:style w:type="paragraph" w:styleId="ListParagraph">
    <w:name w:val="List Paragraph"/>
    <w:basedOn w:val="Normal"/>
    <w:uiPriority w:val="34"/>
    <w:qFormat/>
    <w:rsid w:val="00786C7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15020">
      <w:bodyDiv w:val="1"/>
      <w:marLeft w:val="0"/>
      <w:marRight w:val="0"/>
      <w:marTop w:val="0"/>
      <w:marBottom w:val="0"/>
      <w:divBdr>
        <w:top w:val="none" w:sz="0" w:space="0" w:color="auto"/>
        <w:left w:val="none" w:sz="0" w:space="0" w:color="auto"/>
        <w:bottom w:val="none" w:sz="0" w:space="0" w:color="auto"/>
        <w:right w:val="none" w:sz="0" w:space="0" w:color="auto"/>
      </w:divBdr>
    </w:div>
    <w:div w:id="476149295">
      <w:bodyDiv w:val="1"/>
      <w:marLeft w:val="0"/>
      <w:marRight w:val="0"/>
      <w:marTop w:val="0"/>
      <w:marBottom w:val="0"/>
      <w:divBdr>
        <w:top w:val="none" w:sz="0" w:space="0" w:color="auto"/>
        <w:left w:val="none" w:sz="0" w:space="0" w:color="auto"/>
        <w:bottom w:val="none" w:sz="0" w:space="0" w:color="auto"/>
        <w:right w:val="none" w:sz="0" w:space="0" w:color="auto"/>
      </w:divBdr>
    </w:div>
    <w:div w:id="531385088">
      <w:bodyDiv w:val="1"/>
      <w:marLeft w:val="0"/>
      <w:marRight w:val="0"/>
      <w:marTop w:val="0"/>
      <w:marBottom w:val="0"/>
      <w:divBdr>
        <w:top w:val="none" w:sz="0" w:space="0" w:color="auto"/>
        <w:left w:val="none" w:sz="0" w:space="0" w:color="auto"/>
        <w:bottom w:val="none" w:sz="0" w:space="0" w:color="auto"/>
        <w:right w:val="none" w:sz="0" w:space="0" w:color="auto"/>
      </w:divBdr>
    </w:div>
    <w:div w:id="582492578">
      <w:bodyDiv w:val="1"/>
      <w:marLeft w:val="0"/>
      <w:marRight w:val="0"/>
      <w:marTop w:val="0"/>
      <w:marBottom w:val="0"/>
      <w:divBdr>
        <w:top w:val="none" w:sz="0" w:space="0" w:color="auto"/>
        <w:left w:val="none" w:sz="0" w:space="0" w:color="auto"/>
        <w:bottom w:val="none" w:sz="0" w:space="0" w:color="auto"/>
        <w:right w:val="none" w:sz="0" w:space="0" w:color="auto"/>
      </w:divBdr>
    </w:div>
    <w:div w:id="584385376">
      <w:bodyDiv w:val="1"/>
      <w:marLeft w:val="0"/>
      <w:marRight w:val="0"/>
      <w:marTop w:val="0"/>
      <w:marBottom w:val="0"/>
      <w:divBdr>
        <w:top w:val="none" w:sz="0" w:space="0" w:color="auto"/>
        <w:left w:val="none" w:sz="0" w:space="0" w:color="auto"/>
        <w:bottom w:val="none" w:sz="0" w:space="0" w:color="auto"/>
        <w:right w:val="none" w:sz="0" w:space="0" w:color="auto"/>
      </w:divBdr>
    </w:div>
    <w:div w:id="765803767">
      <w:bodyDiv w:val="1"/>
      <w:marLeft w:val="0"/>
      <w:marRight w:val="0"/>
      <w:marTop w:val="0"/>
      <w:marBottom w:val="0"/>
      <w:divBdr>
        <w:top w:val="none" w:sz="0" w:space="0" w:color="auto"/>
        <w:left w:val="none" w:sz="0" w:space="0" w:color="auto"/>
        <w:bottom w:val="none" w:sz="0" w:space="0" w:color="auto"/>
        <w:right w:val="none" w:sz="0" w:space="0" w:color="auto"/>
      </w:divBdr>
    </w:div>
    <w:div w:id="784154892">
      <w:bodyDiv w:val="1"/>
      <w:marLeft w:val="0"/>
      <w:marRight w:val="0"/>
      <w:marTop w:val="0"/>
      <w:marBottom w:val="0"/>
      <w:divBdr>
        <w:top w:val="none" w:sz="0" w:space="0" w:color="auto"/>
        <w:left w:val="none" w:sz="0" w:space="0" w:color="auto"/>
        <w:bottom w:val="none" w:sz="0" w:space="0" w:color="auto"/>
        <w:right w:val="none" w:sz="0" w:space="0" w:color="auto"/>
      </w:divBdr>
    </w:div>
    <w:div w:id="803085943">
      <w:bodyDiv w:val="1"/>
      <w:marLeft w:val="0"/>
      <w:marRight w:val="0"/>
      <w:marTop w:val="0"/>
      <w:marBottom w:val="0"/>
      <w:divBdr>
        <w:top w:val="none" w:sz="0" w:space="0" w:color="auto"/>
        <w:left w:val="none" w:sz="0" w:space="0" w:color="auto"/>
        <w:bottom w:val="none" w:sz="0" w:space="0" w:color="auto"/>
        <w:right w:val="none" w:sz="0" w:space="0" w:color="auto"/>
      </w:divBdr>
    </w:div>
    <w:div w:id="900598135">
      <w:bodyDiv w:val="1"/>
      <w:marLeft w:val="0"/>
      <w:marRight w:val="0"/>
      <w:marTop w:val="0"/>
      <w:marBottom w:val="0"/>
      <w:divBdr>
        <w:top w:val="none" w:sz="0" w:space="0" w:color="auto"/>
        <w:left w:val="none" w:sz="0" w:space="0" w:color="auto"/>
        <w:bottom w:val="none" w:sz="0" w:space="0" w:color="auto"/>
        <w:right w:val="none" w:sz="0" w:space="0" w:color="auto"/>
      </w:divBdr>
    </w:div>
    <w:div w:id="914124512">
      <w:bodyDiv w:val="1"/>
      <w:marLeft w:val="0"/>
      <w:marRight w:val="0"/>
      <w:marTop w:val="0"/>
      <w:marBottom w:val="0"/>
      <w:divBdr>
        <w:top w:val="none" w:sz="0" w:space="0" w:color="auto"/>
        <w:left w:val="none" w:sz="0" w:space="0" w:color="auto"/>
        <w:bottom w:val="none" w:sz="0" w:space="0" w:color="auto"/>
        <w:right w:val="none" w:sz="0" w:space="0" w:color="auto"/>
      </w:divBdr>
    </w:div>
    <w:div w:id="945581824">
      <w:bodyDiv w:val="1"/>
      <w:marLeft w:val="0"/>
      <w:marRight w:val="0"/>
      <w:marTop w:val="0"/>
      <w:marBottom w:val="0"/>
      <w:divBdr>
        <w:top w:val="none" w:sz="0" w:space="0" w:color="auto"/>
        <w:left w:val="none" w:sz="0" w:space="0" w:color="auto"/>
        <w:bottom w:val="none" w:sz="0" w:space="0" w:color="auto"/>
        <w:right w:val="none" w:sz="0" w:space="0" w:color="auto"/>
      </w:divBdr>
    </w:div>
    <w:div w:id="1014377290">
      <w:bodyDiv w:val="1"/>
      <w:marLeft w:val="0"/>
      <w:marRight w:val="0"/>
      <w:marTop w:val="0"/>
      <w:marBottom w:val="0"/>
      <w:divBdr>
        <w:top w:val="none" w:sz="0" w:space="0" w:color="auto"/>
        <w:left w:val="none" w:sz="0" w:space="0" w:color="auto"/>
        <w:bottom w:val="none" w:sz="0" w:space="0" w:color="auto"/>
        <w:right w:val="none" w:sz="0" w:space="0" w:color="auto"/>
      </w:divBdr>
    </w:div>
    <w:div w:id="1041437946">
      <w:bodyDiv w:val="1"/>
      <w:marLeft w:val="0"/>
      <w:marRight w:val="0"/>
      <w:marTop w:val="0"/>
      <w:marBottom w:val="0"/>
      <w:divBdr>
        <w:top w:val="none" w:sz="0" w:space="0" w:color="auto"/>
        <w:left w:val="none" w:sz="0" w:space="0" w:color="auto"/>
        <w:bottom w:val="none" w:sz="0" w:space="0" w:color="auto"/>
        <w:right w:val="none" w:sz="0" w:space="0" w:color="auto"/>
      </w:divBdr>
    </w:div>
    <w:div w:id="1218972284">
      <w:bodyDiv w:val="1"/>
      <w:marLeft w:val="0"/>
      <w:marRight w:val="0"/>
      <w:marTop w:val="0"/>
      <w:marBottom w:val="0"/>
      <w:divBdr>
        <w:top w:val="none" w:sz="0" w:space="0" w:color="auto"/>
        <w:left w:val="none" w:sz="0" w:space="0" w:color="auto"/>
        <w:bottom w:val="none" w:sz="0" w:space="0" w:color="auto"/>
        <w:right w:val="none" w:sz="0" w:space="0" w:color="auto"/>
      </w:divBdr>
    </w:div>
    <w:div w:id="1436319188">
      <w:bodyDiv w:val="1"/>
      <w:marLeft w:val="0"/>
      <w:marRight w:val="0"/>
      <w:marTop w:val="0"/>
      <w:marBottom w:val="0"/>
      <w:divBdr>
        <w:top w:val="none" w:sz="0" w:space="0" w:color="auto"/>
        <w:left w:val="none" w:sz="0" w:space="0" w:color="auto"/>
        <w:bottom w:val="none" w:sz="0" w:space="0" w:color="auto"/>
        <w:right w:val="none" w:sz="0" w:space="0" w:color="auto"/>
      </w:divBdr>
    </w:div>
    <w:div w:id="1441297686">
      <w:bodyDiv w:val="1"/>
      <w:marLeft w:val="0"/>
      <w:marRight w:val="0"/>
      <w:marTop w:val="0"/>
      <w:marBottom w:val="0"/>
      <w:divBdr>
        <w:top w:val="none" w:sz="0" w:space="0" w:color="auto"/>
        <w:left w:val="none" w:sz="0" w:space="0" w:color="auto"/>
        <w:bottom w:val="none" w:sz="0" w:space="0" w:color="auto"/>
        <w:right w:val="none" w:sz="0" w:space="0" w:color="auto"/>
      </w:divBdr>
    </w:div>
    <w:div w:id="1528524104">
      <w:bodyDiv w:val="1"/>
      <w:marLeft w:val="0"/>
      <w:marRight w:val="0"/>
      <w:marTop w:val="0"/>
      <w:marBottom w:val="0"/>
      <w:divBdr>
        <w:top w:val="none" w:sz="0" w:space="0" w:color="auto"/>
        <w:left w:val="none" w:sz="0" w:space="0" w:color="auto"/>
        <w:bottom w:val="none" w:sz="0" w:space="0" w:color="auto"/>
        <w:right w:val="none" w:sz="0" w:space="0" w:color="auto"/>
      </w:divBdr>
    </w:div>
    <w:div w:id="1562207566">
      <w:bodyDiv w:val="1"/>
      <w:marLeft w:val="0"/>
      <w:marRight w:val="0"/>
      <w:marTop w:val="0"/>
      <w:marBottom w:val="0"/>
      <w:divBdr>
        <w:top w:val="none" w:sz="0" w:space="0" w:color="auto"/>
        <w:left w:val="none" w:sz="0" w:space="0" w:color="auto"/>
        <w:bottom w:val="none" w:sz="0" w:space="0" w:color="auto"/>
        <w:right w:val="none" w:sz="0" w:space="0" w:color="auto"/>
      </w:divBdr>
    </w:div>
    <w:div w:id="1582370721">
      <w:bodyDiv w:val="1"/>
      <w:marLeft w:val="0"/>
      <w:marRight w:val="0"/>
      <w:marTop w:val="0"/>
      <w:marBottom w:val="0"/>
      <w:divBdr>
        <w:top w:val="none" w:sz="0" w:space="0" w:color="auto"/>
        <w:left w:val="none" w:sz="0" w:space="0" w:color="auto"/>
        <w:bottom w:val="none" w:sz="0" w:space="0" w:color="auto"/>
        <w:right w:val="none" w:sz="0" w:space="0" w:color="auto"/>
      </w:divBdr>
    </w:div>
    <w:div w:id="1743479774">
      <w:bodyDiv w:val="1"/>
      <w:marLeft w:val="0"/>
      <w:marRight w:val="0"/>
      <w:marTop w:val="0"/>
      <w:marBottom w:val="0"/>
      <w:divBdr>
        <w:top w:val="none" w:sz="0" w:space="0" w:color="auto"/>
        <w:left w:val="none" w:sz="0" w:space="0" w:color="auto"/>
        <w:bottom w:val="none" w:sz="0" w:space="0" w:color="auto"/>
        <w:right w:val="none" w:sz="0" w:space="0" w:color="auto"/>
      </w:divBdr>
    </w:div>
    <w:div w:id="1786844658">
      <w:bodyDiv w:val="1"/>
      <w:marLeft w:val="0"/>
      <w:marRight w:val="0"/>
      <w:marTop w:val="0"/>
      <w:marBottom w:val="0"/>
      <w:divBdr>
        <w:top w:val="none" w:sz="0" w:space="0" w:color="auto"/>
        <w:left w:val="none" w:sz="0" w:space="0" w:color="auto"/>
        <w:bottom w:val="none" w:sz="0" w:space="0" w:color="auto"/>
        <w:right w:val="none" w:sz="0" w:space="0" w:color="auto"/>
      </w:divBdr>
    </w:div>
    <w:div w:id="1796286167">
      <w:bodyDiv w:val="1"/>
      <w:marLeft w:val="0"/>
      <w:marRight w:val="0"/>
      <w:marTop w:val="0"/>
      <w:marBottom w:val="0"/>
      <w:divBdr>
        <w:top w:val="none" w:sz="0" w:space="0" w:color="auto"/>
        <w:left w:val="none" w:sz="0" w:space="0" w:color="auto"/>
        <w:bottom w:val="none" w:sz="0" w:space="0" w:color="auto"/>
        <w:right w:val="none" w:sz="0" w:space="0" w:color="auto"/>
      </w:divBdr>
    </w:div>
    <w:div w:id="1817061396">
      <w:bodyDiv w:val="1"/>
      <w:marLeft w:val="0"/>
      <w:marRight w:val="0"/>
      <w:marTop w:val="0"/>
      <w:marBottom w:val="0"/>
      <w:divBdr>
        <w:top w:val="none" w:sz="0" w:space="0" w:color="auto"/>
        <w:left w:val="none" w:sz="0" w:space="0" w:color="auto"/>
        <w:bottom w:val="none" w:sz="0" w:space="0" w:color="auto"/>
        <w:right w:val="none" w:sz="0" w:space="0" w:color="auto"/>
      </w:divBdr>
    </w:div>
    <w:div w:id="1880970278">
      <w:bodyDiv w:val="1"/>
      <w:marLeft w:val="0"/>
      <w:marRight w:val="0"/>
      <w:marTop w:val="0"/>
      <w:marBottom w:val="0"/>
      <w:divBdr>
        <w:top w:val="none" w:sz="0" w:space="0" w:color="auto"/>
        <w:left w:val="none" w:sz="0" w:space="0" w:color="auto"/>
        <w:bottom w:val="none" w:sz="0" w:space="0" w:color="auto"/>
        <w:right w:val="none" w:sz="0" w:space="0" w:color="auto"/>
      </w:divBdr>
    </w:div>
    <w:div w:id="1892306144">
      <w:bodyDiv w:val="1"/>
      <w:marLeft w:val="0"/>
      <w:marRight w:val="0"/>
      <w:marTop w:val="0"/>
      <w:marBottom w:val="0"/>
      <w:divBdr>
        <w:top w:val="none" w:sz="0" w:space="0" w:color="auto"/>
        <w:left w:val="none" w:sz="0" w:space="0" w:color="auto"/>
        <w:bottom w:val="none" w:sz="0" w:space="0" w:color="auto"/>
        <w:right w:val="none" w:sz="0" w:space="0" w:color="auto"/>
      </w:divBdr>
    </w:div>
    <w:div w:id="1909807457">
      <w:bodyDiv w:val="1"/>
      <w:marLeft w:val="0"/>
      <w:marRight w:val="0"/>
      <w:marTop w:val="0"/>
      <w:marBottom w:val="0"/>
      <w:divBdr>
        <w:top w:val="none" w:sz="0" w:space="0" w:color="auto"/>
        <w:left w:val="none" w:sz="0" w:space="0" w:color="auto"/>
        <w:bottom w:val="none" w:sz="0" w:space="0" w:color="auto"/>
        <w:right w:val="none" w:sz="0" w:space="0" w:color="auto"/>
      </w:divBdr>
    </w:div>
    <w:div w:id="2093350975">
      <w:bodyDiv w:val="1"/>
      <w:marLeft w:val="0"/>
      <w:marRight w:val="0"/>
      <w:marTop w:val="0"/>
      <w:marBottom w:val="0"/>
      <w:divBdr>
        <w:top w:val="none" w:sz="0" w:space="0" w:color="auto"/>
        <w:left w:val="none" w:sz="0" w:space="0" w:color="auto"/>
        <w:bottom w:val="none" w:sz="0" w:space="0" w:color="auto"/>
        <w:right w:val="none" w:sz="0" w:space="0" w:color="auto"/>
      </w:divBdr>
    </w:div>
    <w:div w:id="2107462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24</Pages>
  <Words>31145</Words>
  <Characters>177530</Characters>
  <Application>Microsoft Office Word</Application>
  <DocSecurity>0</DocSecurity>
  <Lines>1479</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Scheuer</dc:creator>
  <cp:keywords/>
  <dc:description/>
  <cp:lastModifiedBy>Kate Scheuer</cp:lastModifiedBy>
  <cp:revision>5</cp:revision>
  <dcterms:created xsi:type="dcterms:W3CDTF">2024-06-22T01:21:00Z</dcterms:created>
  <dcterms:modified xsi:type="dcterms:W3CDTF">2024-06-22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YLOSXSw"/&gt;&lt;style id="http://www.zotero.org/styles/apa" locale="en-US" hasBibliography="1" bibliographyStyleHasBeenSet="1"/&gt;&lt;prefs&gt;&lt;pref name="fieldType" value="Field"/&gt;&lt;/prefs&gt;&lt;/data&gt;</vt:lpwstr>
  </property>
</Properties>
</file>